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5730" w:rsidRPr="00705F68" w:rsidRDefault="00F65730" w:rsidP="0017614A">
      <w:pPr>
        <w:pStyle w:val="Subjudul"/>
      </w:pPr>
      <w:r w:rsidRPr="00705F68">
        <w:t>PENDAHULUAN</w:t>
      </w:r>
    </w:p>
    <w:p w:rsidR="00454B50" w:rsidRDefault="00454B50" w:rsidP="00454B50">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xml:space="preserve">. Mempelajari iklim dan cuaca, akan membuat anak lebih mengenal lingkungan sekitarnya, anak akan mengetahui penyebab terjadinya suatu fenomena dan kejadian alam di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454B50">
      <w:r>
        <w:t>Berdasarkan data dari situs kemen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454B50">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Pr="009C09D8">
        <w:rPr>
          <w:i/>
        </w:rPr>
        <w:t>game</w:t>
      </w:r>
      <w:r>
        <w:rPr>
          <w:i/>
        </w:rPr>
        <w:t>,</w:t>
      </w:r>
      <w:r w:rsidRPr="00727AD6">
        <w:t xml:space="preserve"> dimana media ini sangat diminati oleh anak</w:t>
      </w:r>
      <w:r>
        <w:t>-</w:t>
      </w:r>
      <w:r w:rsidRPr="00727AD6">
        <w:t>anak usia sekolah dasar yang secara harfiah masih sangat meyukai bermain.</w:t>
      </w:r>
      <w:r>
        <w:t xml:space="preserve"> (Ekawati &amp; Falani, 2015).</w:t>
      </w:r>
    </w:p>
    <w:p w:rsidR="00454B50" w:rsidRPr="00A13172" w:rsidRDefault="00454B50" w:rsidP="00454B50">
      <w:r>
        <w:t xml:space="preserve">Ucus (2015) menyatakan bahwa, </w:t>
      </w:r>
      <w:r>
        <w:rPr>
          <w:i/>
        </w:rPr>
        <w:t xml:space="preserve">gam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Pr>
          <w:i/>
        </w:rPr>
        <w:t xml:space="preserve">game. </w:t>
      </w:r>
      <w:r>
        <w:t xml:space="preserve">Guru dapat memilih </w:t>
      </w:r>
      <w:r>
        <w:rPr>
          <w:i/>
        </w:rPr>
        <w:t xml:space="preserve">game </w:t>
      </w:r>
      <w:r>
        <w:t xml:space="preserve">yang sesuai dengan tujuan pembelajaran. Apabila guru dapat menggunakan </w:t>
      </w:r>
      <w:r>
        <w:rPr>
          <w:i/>
        </w:rPr>
        <w:t xml:space="preserve">game </w:t>
      </w:r>
      <w:r>
        <w:t>sebagai media pembelajaran secara efektif,  proses pembelajaran akan terasa menyenangkan dan menarik bagi siswa.</w:t>
      </w:r>
    </w:p>
    <w:p w:rsidR="00454B50" w:rsidRDefault="00454B50" w:rsidP="00454B50">
      <w:r>
        <w:t xml:space="preserve">Khobir (2009) dalam jurnalnya yang berjudul </w:t>
      </w:r>
      <w:r w:rsidRPr="00EF0256">
        <w:t>upaya mendidik anak melalui permainan edukatif</w:t>
      </w:r>
      <w:r>
        <w:t xml:space="preserve"> menyatakan bahwa, p</w:t>
      </w:r>
      <w:r w:rsidRPr="00EF0256">
        <w:t>ermainan edukatif hendaknya dijadikan sebagai kegiatan pertama dan utama dalam aspek kehidupan anak. Sebab, hanya dengan bermainlah anak</w:t>
      </w:r>
      <w:r>
        <w:t>-</w:t>
      </w:r>
      <w:r w:rsidRPr="00EF0256">
        <w:t>anak dapat hidup bahagia dan menjadi cerdas karenanya.</w:t>
      </w:r>
    </w:p>
    <w:p w:rsidR="00454B50" w:rsidRDefault="00454B50" w:rsidP="00454B50">
      <w:r>
        <w:t xml:space="preserve">Novaliendry (2013) menyatakan bahwa, </w:t>
      </w:r>
      <w:r w:rsidRPr="009C09D8">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D52E7D" w:rsidRPr="008A4C55" w:rsidRDefault="00454B50" w:rsidP="00454B50">
      <w:r>
        <w:t xml:space="preserve">Berdasarkan pemaparan dari permasalahan dan berbagai literatur di atas, peneliti menyimpulkan bahwa metode pembelajaran menggunakan </w:t>
      </w:r>
      <w:r w:rsidRPr="009C09D8">
        <w:rPr>
          <w:i/>
        </w:rPr>
        <w:t>game</w:t>
      </w:r>
      <w:r>
        <w:t xml:space="preserve"> adalah salah satu metode yang efektif dan membuat materi yang disampaikan mudah diterima oleh anak-anak. Oleh </w:t>
      </w:r>
      <w:r>
        <w:lastRenderedPageBreak/>
        <w:t xml:space="preserve">karena itu peneliti ingin membuat </w:t>
      </w:r>
      <w:r w:rsidRPr="009C09D8">
        <w:rPr>
          <w:i/>
        </w:rPr>
        <w:t>game</w:t>
      </w:r>
      <w:r>
        <w:t xml:space="preserve"> edukasi mengenal iklim dan cuaca, yang diharapkan dapat membantu siswa dalam belajar mengenal iklim dan cuaca di sekitar mereka dengan cara yang menyenangakan. Alasan pemilihan materi iklim dan cuaca sebagai tema dalam </w:t>
      </w:r>
      <w:r>
        <w:rPr>
          <w:i/>
        </w:rPr>
        <w:t xml:space="preserve">game </w:t>
      </w:r>
      <w:r>
        <w:t>yang akan dibuat, dikarenakan materi ini belum pernah diangkat sebagai judul sebuah penelitian sebelumnya, selain itu materi ini perlu diajarkan kepada anak agar lebih mengenal lingkungan sekitarnya.</w:t>
      </w:r>
    </w:p>
    <w:p w:rsidR="00512872" w:rsidRDefault="001E1D17" w:rsidP="00C62FC9">
      <w:pPr>
        <w:pStyle w:val="Subjudul"/>
      </w:pPr>
      <w:r w:rsidRPr="001E1D17">
        <w:t>METODE</w:t>
      </w:r>
    </w:p>
    <w:p w:rsidR="009B7111" w:rsidRDefault="00EC2C05" w:rsidP="00E75916">
      <w:r>
        <w:t xml:space="preserve">Metode yang digunakan untuk membuat </w:t>
      </w:r>
      <w:r w:rsidR="009C09D8" w:rsidRPr="009C09D8">
        <w:rPr>
          <w:i/>
        </w:rPr>
        <w:t>game</w:t>
      </w:r>
      <w:r w:rsidRPr="00044BE3">
        <w:t xml:space="preserve"> edukasi mengenal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3444A2" w:rsidRPr="003444A2">
        <w:t xml:space="preserve"> pengembangan software yang setiap prosesnya dianggap seperti terus mengalir ke bawah (seperti air terjun) mela</w:t>
      </w:r>
      <w:r w:rsidR="0072747C">
        <w:t>lui beberapa fase 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banyak kelebihan antara lain </w:t>
      </w:r>
      <w:r w:rsidR="00F8206E">
        <w:t>persyaratanya jelas sebelum pengembanganya dilakukan,</w:t>
      </w:r>
      <w:r w:rsidR="008672A9" w:rsidRPr="008672A9">
        <w:t xml:space="preserve"> </w:t>
      </w:r>
      <w:r w:rsidR="007971C6">
        <w:t xml:space="preserve">setiap fase dapat diselesaikan dalam waktu yang ditentukan,  mudah di 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447289">
        <w:t xml:space="preserve">Metode </w:t>
      </w:r>
      <w:r w:rsidR="00447289" w:rsidRPr="00447289">
        <w:rPr>
          <w:i/>
        </w:rPr>
        <w:t>waterfall</w:t>
      </w:r>
      <w:r w:rsidR="00594F9B">
        <w:t xml:space="preserve"> </w:t>
      </w:r>
      <w:r w:rsidR="00EC2CE6">
        <w:t>menyediakan pendekatan alur hidup secara berurutan dalam pembuatan pera</w:t>
      </w:r>
      <w:r w:rsidR="006863D0">
        <w:t xml:space="preserve">ngkat lunak, </w:t>
      </w:r>
      <w:r w:rsidR="00EC2CE6">
        <w:t xml:space="preserve">yaitu analisis kebutuhan, desain sistem, implementasi dan pengujian. </w:t>
      </w:r>
      <w:r w:rsidR="00594F9B">
        <w:t xml:space="preserve">Gambaran mengenai metode </w:t>
      </w:r>
      <w:r w:rsidR="00594F9B" w:rsidRPr="00570CDF">
        <w:rPr>
          <w:i/>
        </w:rPr>
        <w:t>waterfall</w:t>
      </w:r>
      <w:r w:rsidR="00594F9B">
        <w:t xml:space="preserve"> dapat dilihat pada gambar 1.</w:t>
      </w:r>
    </w:p>
    <w:p w:rsidR="0044439E" w:rsidRDefault="001002EB" w:rsidP="00C62FC9">
      <w:pPr>
        <w:ind w:firstLine="0"/>
        <w:jc w:val="center"/>
      </w:pPr>
      <w:r>
        <w:drawing>
          <wp:inline distT="0" distB="0" distL="0" distR="0" wp14:anchorId="08958851" wp14:editId="6B9B5082">
            <wp:extent cx="5665119" cy="3638550"/>
            <wp:effectExtent l="57150" t="57150" r="107315" b="1143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 diagram.jpg"/>
                    <pic:cNvPicPr/>
                  </pic:nvPicPr>
                  <pic:blipFill>
                    <a:blip r:embed="rId9">
                      <a:extLst>
                        <a:ext uri="{28A0092B-C50C-407E-A947-70E740481C1C}">
                          <a14:useLocalDpi xmlns:a14="http://schemas.microsoft.com/office/drawing/2010/main" val="0"/>
                        </a:ext>
                      </a:extLst>
                    </a:blip>
                    <a:stretch>
                      <a:fillRect/>
                    </a:stretch>
                  </pic:blipFill>
                  <pic:spPr>
                    <a:xfrm>
                      <a:off x="0" y="0"/>
                      <a:ext cx="5670532" cy="3642027"/>
                    </a:xfrm>
                    <a:prstGeom prst="rect">
                      <a:avLst/>
                    </a:prstGeom>
                    <a:ln w="1905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793E72" w:rsidRDefault="0044439E" w:rsidP="00563F0C">
      <w:pPr>
        <w:ind w:firstLine="0"/>
        <w:jc w:val="center"/>
        <w:rPr>
          <w:i/>
        </w:rPr>
      </w:pPr>
      <w:r>
        <w:t xml:space="preserve">Gambar 1. Tahapan metode </w:t>
      </w:r>
      <w:r w:rsidRPr="0044439E">
        <w:rPr>
          <w:i/>
        </w:rPr>
        <w:t>waterfall</w:t>
      </w:r>
    </w:p>
    <w:p w:rsidR="00670B2F" w:rsidRDefault="00670B2F" w:rsidP="00563F0C">
      <w:pPr>
        <w:ind w:firstLine="0"/>
        <w:jc w:val="center"/>
        <w:rPr>
          <w:i/>
        </w:rPr>
      </w:pPr>
    </w:p>
    <w:p w:rsidR="009B7111" w:rsidRDefault="009B7111" w:rsidP="00563F0C">
      <w:pPr>
        <w:ind w:firstLine="0"/>
        <w:jc w:val="center"/>
        <w:rPr>
          <w:i/>
        </w:rPr>
      </w:pPr>
    </w:p>
    <w:p w:rsidR="009B7111" w:rsidRDefault="009B7111" w:rsidP="00563F0C">
      <w:pPr>
        <w:ind w:firstLine="0"/>
        <w:jc w:val="center"/>
        <w:rPr>
          <w:i/>
        </w:rPr>
      </w:pPr>
    </w:p>
    <w:p w:rsidR="003E28E6" w:rsidRPr="001C6BF2" w:rsidRDefault="00487A72" w:rsidP="00BB6A0B">
      <w:pPr>
        <w:pStyle w:val="subjudul1"/>
      </w:pPr>
      <w:r>
        <w:lastRenderedPageBreak/>
        <w:t>Analisis</w:t>
      </w:r>
      <w:r w:rsidR="00795C90" w:rsidRPr="001C6BF2">
        <w:t xml:space="preserve"> kebutuhan</w:t>
      </w:r>
    </w:p>
    <w:p w:rsidR="00E34E6A" w:rsidRDefault="007C08FD" w:rsidP="00BB6F00">
      <w:pPr>
        <w:ind w:left="284"/>
      </w:pPr>
      <w:r>
        <w:t>T</w:t>
      </w:r>
      <w:r w:rsidR="00C15C16">
        <w:t xml:space="preserve">ahap </w:t>
      </w:r>
      <w:r w:rsidR="00031BFF">
        <w:t>a</w:t>
      </w:r>
      <w:r w:rsidR="00C44514" w:rsidRPr="00C44514">
        <w:t>nalisis kebutuhan</w:t>
      </w:r>
      <w:r w:rsidR="00C44514">
        <w:t xml:space="preserve"> </w:t>
      </w:r>
      <w:r w:rsidR="003766EF">
        <w:t>merupakan tahapan</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9C09D8" w:rsidRPr="009C09D8">
        <w:rPr>
          <w:i/>
        </w:rPr>
        <w:t>game</w:t>
      </w:r>
      <w:r w:rsidR="00A40150">
        <w:t>.</w:t>
      </w:r>
      <w:r w:rsidR="00086164">
        <w:t xml:space="preserve"> </w:t>
      </w:r>
      <w:r w:rsidR="00A40150">
        <w:t>B</w:t>
      </w:r>
      <w:r w:rsidR="00A40A2B">
        <w:t xml:space="preserve">ertujuan </w:t>
      </w:r>
      <w:r w:rsidR="00C80E16">
        <w:t xml:space="preserve">agar </w:t>
      </w:r>
      <w:r w:rsidR="009C09D8" w:rsidRPr="009C09D8">
        <w:rPr>
          <w:i/>
        </w:rPr>
        <w:t>game</w:t>
      </w:r>
      <w:r w:rsidR="00C80E16">
        <w:t xml:space="preserve"> yang dibuat dapat sesuai </w:t>
      </w:r>
      <w:r w:rsidR="00B329CA">
        <w:t>konsep</w:t>
      </w:r>
      <w:r w:rsidR="008B7C00">
        <w:t xml:space="preserve"> yang telah direncanakan</w:t>
      </w:r>
      <w:r w:rsidR="00E97AA8">
        <w:t xml:space="preserve">. Konsep </w:t>
      </w:r>
      <w:r w:rsidR="009C09D8" w:rsidRPr="009C09D8">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untuk kelas III.</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9C09D8" w:rsidRPr="009C09D8">
        <w:rPr>
          <w:i/>
        </w:rPr>
        <w:t>game</w:t>
      </w:r>
      <w:r w:rsidR="00AF30D2">
        <w:t xml:space="preserve"> dapat dilihat pada table beriku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Look w:val="04A0" w:firstRow="1" w:lastRow="0" w:firstColumn="1" w:lastColumn="0" w:noHBand="0" w:noVBand="1"/>
      </w:tblPr>
      <w:tblGrid>
        <w:gridCol w:w="3895"/>
        <w:gridCol w:w="4893"/>
      </w:tblGrid>
      <w:tr w:rsidR="00881CC8" w:rsidTr="00103E11">
        <w:trPr>
          <w:trHeight w:val="445"/>
        </w:trPr>
        <w:tc>
          <w:tcPr>
            <w:tcW w:w="3895" w:type="dxa"/>
            <w:vAlign w:val="center"/>
          </w:tcPr>
          <w:p w:rsidR="00881CC8" w:rsidRPr="00D33BB6" w:rsidRDefault="00E12BE5" w:rsidP="00FE0725">
            <w:pPr>
              <w:spacing w:after="0" w:line="276" w:lineRule="auto"/>
              <w:ind w:firstLine="0"/>
              <w:jc w:val="center"/>
              <w:rPr>
                <w:b/>
              </w:rPr>
            </w:pPr>
            <w:r w:rsidRPr="00D33BB6">
              <w:rPr>
                <w:b/>
              </w:rPr>
              <w:t>Software</w:t>
            </w:r>
          </w:p>
        </w:tc>
        <w:tc>
          <w:tcPr>
            <w:tcW w:w="4893" w:type="dxa"/>
            <w:vAlign w:val="center"/>
          </w:tcPr>
          <w:p w:rsidR="00881CC8" w:rsidRPr="00D33BB6" w:rsidRDefault="00E12BE5" w:rsidP="00FE0725">
            <w:pPr>
              <w:spacing w:after="0" w:line="276" w:lineRule="auto"/>
              <w:ind w:firstLine="0"/>
              <w:jc w:val="center"/>
              <w:rPr>
                <w:b/>
              </w:rPr>
            </w:pPr>
            <w:r w:rsidRPr="00D33BB6">
              <w:rPr>
                <w:b/>
              </w:rPr>
              <w:t>Hardware</w:t>
            </w:r>
          </w:p>
        </w:tc>
      </w:tr>
      <w:tr w:rsidR="00881CC8" w:rsidTr="00103E11">
        <w:trPr>
          <w:trHeight w:val="445"/>
        </w:trPr>
        <w:tc>
          <w:tcPr>
            <w:tcW w:w="3895" w:type="dxa"/>
            <w:vAlign w:val="center"/>
          </w:tcPr>
          <w:p w:rsidR="00881CC8" w:rsidRDefault="00C45B90" w:rsidP="00C62FC9">
            <w:pPr>
              <w:spacing w:after="0" w:line="276" w:lineRule="auto"/>
              <w:ind w:firstLine="0"/>
              <w:jc w:val="center"/>
            </w:pPr>
            <w:r>
              <w:t>Windows 8.1 Pro</w:t>
            </w:r>
          </w:p>
        </w:tc>
        <w:tc>
          <w:tcPr>
            <w:tcW w:w="4893" w:type="dxa"/>
            <w:vAlign w:val="center"/>
          </w:tcPr>
          <w:p w:rsidR="00881CC8" w:rsidRDefault="008A4D41" w:rsidP="00C62FC9">
            <w:pPr>
              <w:spacing w:after="0" w:line="276" w:lineRule="auto"/>
              <w:ind w:firstLine="0"/>
              <w:jc w:val="center"/>
            </w:pPr>
            <w:r>
              <w:t>Laptop ASUS</w:t>
            </w:r>
            <w:r w:rsidR="00C801B1">
              <w:t xml:space="preserve"> A455L</w:t>
            </w:r>
          </w:p>
        </w:tc>
      </w:tr>
      <w:tr w:rsidR="00881CC8" w:rsidTr="00103E11">
        <w:trPr>
          <w:trHeight w:val="445"/>
        </w:trPr>
        <w:tc>
          <w:tcPr>
            <w:tcW w:w="3895" w:type="dxa"/>
            <w:vAlign w:val="center"/>
          </w:tcPr>
          <w:p w:rsidR="00881CC8" w:rsidRDefault="00CB59AB" w:rsidP="00C62FC9">
            <w:pPr>
              <w:spacing w:after="0" w:line="276" w:lineRule="auto"/>
              <w:ind w:firstLine="0"/>
              <w:jc w:val="center"/>
            </w:pPr>
            <w:r>
              <w:t>Unity 2018</w:t>
            </w:r>
          </w:p>
        </w:tc>
        <w:tc>
          <w:tcPr>
            <w:tcW w:w="4893" w:type="dxa"/>
            <w:vAlign w:val="center"/>
          </w:tcPr>
          <w:p w:rsidR="00881CC8" w:rsidRDefault="005839F4" w:rsidP="00C62FC9">
            <w:pPr>
              <w:spacing w:after="0" w:line="276" w:lineRule="auto"/>
              <w:ind w:firstLine="0"/>
              <w:jc w:val="center"/>
            </w:pPr>
            <w:r>
              <w:t>Xiaomi Redmi 3 Pro</w:t>
            </w:r>
          </w:p>
        </w:tc>
      </w:tr>
      <w:tr w:rsidR="00881CC8" w:rsidTr="00103E11">
        <w:trPr>
          <w:trHeight w:val="445"/>
        </w:trPr>
        <w:tc>
          <w:tcPr>
            <w:tcW w:w="3895" w:type="dxa"/>
            <w:vAlign w:val="center"/>
          </w:tcPr>
          <w:p w:rsidR="00881CC8" w:rsidRDefault="009D2BF2" w:rsidP="00C62FC9">
            <w:pPr>
              <w:spacing w:after="0" w:line="276" w:lineRule="auto"/>
              <w:ind w:firstLine="0"/>
              <w:jc w:val="center"/>
            </w:pPr>
            <w:r>
              <w:t>Abode Photoshop CS</w:t>
            </w:r>
            <w:r w:rsidR="00626B15">
              <w:t>5</w:t>
            </w:r>
          </w:p>
        </w:tc>
        <w:tc>
          <w:tcPr>
            <w:tcW w:w="4893" w:type="dxa"/>
            <w:vAlign w:val="center"/>
          </w:tcPr>
          <w:p w:rsidR="00881CC8" w:rsidRDefault="00881CC8" w:rsidP="00C62FC9">
            <w:pPr>
              <w:spacing w:after="0" w:line="276" w:lineRule="auto"/>
              <w:ind w:firstLine="0"/>
              <w:jc w:val="center"/>
            </w:pPr>
          </w:p>
        </w:tc>
      </w:tr>
    </w:tbl>
    <w:p w:rsidR="00883A82" w:rsidRDefault="00883A82" w:rsidP="00883A82">
      <w:pPr>
        <w:pStyle w:val="Heading2subjudul"/>
        <w:numPr>
          <w:ilvl w:val="0"/>
          <w:numId w:val="0"/>
        </w:numPr>
        <w:ind w:left="720"/>
      </w:pPr>
    </w:p>
    <w:p w:rsidR="000E4B7A" w:rsidRDefault="001C6BF2" w:rsidP="002342BB">
      <w:pPr>
        <w:pStyle w:val="Heading2subjudul"/>
        <w:ind w:hanging="436"/>
      </w:pPr>
      <w:r w:rsidRPr="001C6BF2">
        <w:t>Desain sistem</w:t>
      </w:r>
    </w:p>
    <w:p w:rsidR="00923C2A" w:rsidRDefault="00516030" w:rsidP="00BB6F00">
      <w:pPr>
        <w:ind w:left="284"/>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9C09D8" w:rsidRPr="009C09D8">
        <w:rPr>
          <w:i/>
        </w:rPr>
        <w:t>game</w:t>
      </w:r>
      <w:r w:rsidR="00AD42E1">
        <w:t>.</w:t>
      </w:r>
      <w:r w:rsidR="00487A72">
        <w:t xml:space="preserve"> </w:t>
      </w:r>
      <w:r w:rsidR="00E97B2D">
        <w:t>Untuk mempe</w:t>
      </w:r>
      <w:r w:rsidR="00303FD0">
        <w:t>r</w:t>
      </w:r>
      <w:r w:rsidR="00E97B2D">
        <w:t xml:space="preserve">mudah saat proses implementasi dibuat </w:t>
      </w:r>
      <w:r w:rsidR="00E97B2D" w:rsidRPr="00E97B2D">
        <w:rPr>
          <w:i/>
        </w:rPr>
        <w:t xml:space="preserve">use case </w:t>
      </w:r>
      <w:r w:rsidR="00E97B2D" w:rsidRPr="00306DED">
        <w:t>diagram</w:t>
      </w:r>
      <w:r w:rsidR="00166E02">
        <w:rPr>
          <w:i/>
        </w:rPr>
        <w:t xml:space="preserve"> </w:t>
      </w:r>
      <w:r w:rsidR="00E97B2D" w:rsidRPr="00E97B2D">
        <w:t>dan</w:t>
      </w:r>
      <w:r w:rsidR="00E97B2D">
        <w:rPr>
          <w:i/>
        </w:rPr>
        <w:t xml:space="preserve"> Storyboard</w:t>
      </w:r>
      <w:r w:rsidR="0058614B">
        <w:t xml:space="preserve"> (</w:t>
      </w:r>
      <w:r w:rsidR="009D5EDB">
        <w:t>gambaran</w:t>
      </w:r>
      <w:r w:rsidR="00622291">
        <w:t xml:space="preserve"> </w:t>
      </w:r>
      <w:r w:rsidR="007F6E10">
        <w:t xml:space="preserve">awal </w:t>
      </w:r>
      <w:r w:rsidR="009C09D8" w:rsidRPr="009C09D8">
        <w:rPr>
          <w:i/>
        </w:rPr>
        <w:t>game</w:t>
      </w:r>
      <w:r w:rsidR="0058614B">
        <w:t>)</w:t>
      </w:r>
      <w:r w:rsidR="00E97B2D">
        <w:rPr>
          <w:i/>
        </w:rPr>
        <w:t>.</w:t>
      </w:r>
      <w:r w:rsidR="00B12150">
        <w:rPr>
          <w:i/>
        </w:rPr>
        <w:t xml:space="preserve"> </w:t>
      </w:r>
      <w:r w:rsidR="00307F66">
        <w:t xml:space="preserve">Untuk </w:t>
      </w:r>
      <w:r w:rsidR="00300B4F">
        <w:rPr>
          <w:i/>
        </w:rPr>
        <w:t xml:space="preserve">use case </w:t>
      </w:r>
      <w:r w:rsidR="00300B4F" w:rsidRPr="00300B4F">
        <w:t>diagram</w:t>
      </w:r>
      <w:r w:rsidR="00307F66">
        <w:rPr>
          <w:i/>
        </w:rPr>
        <w:t xml:space="preserve"> </w:t>
      </w:r>
      <w:r w:rsidR="00307F66" w:rsidRPr="00307F66">
        <w:t xml:space="preserve">dapat dilihat pada gambar 2 dan </w:t>
      </w:r>
      <w:r w:rsidR="00307F66" w:rsidRPr="00307F66">
        <w:rPr>
          <w:i/>
        </w:rPr>
        <w:t>Storyboard</w:t>
      </w:r>
      <w:r w:rsidR="00307F66" w:rsidRPr="00307F66">
        <w:t xml:space="preserve"> pada gambar 3</w:t>
      </w:r>
      <w:r w:rsidR="00307F66">
        <w:t>.</w:t>
      </w:r>
    </w:p>
    <w:p w:rsidR="00DE0BA2" w:rsidRPr="00DE0BA2" w:rsidRDefault="00DE0BA2" w:rsidP="002342BB">
      <w:pPr>
        <w:pStyle w:val="Subjudul3"/>
        <w:ind w:left="851" w:hanging="567"/>
      </w:pPr>
      <w:r w:rsidRPr="00BC0B79">
        <w:rPr>
          <w:i/>
        </w:rPr>
        <w:t>Use case</w:t>
      </w:r>
      <w:r w:rsidR="00A75EE6">
        <w:t xml:space="preserve"> d</w:t>
      </w:r>
      <w:r w:rsidRPr="00DE0BA2">
        <w:t>iagram</w:t>
      </w:r>
    </w:p>
    <w:p w:rsidR="00A90914" w:rsidRDefault="00E975CB" w:rsidP="001353A6">
      <w:pPr>
        <w:ind w:left="567" w:firstLine="0"/>
        <w:jc w:val="center"/>
      </w:pPr>
      <w:r>
        <w:drawing>
          <wp:inline distT="0" distB="0" distL="0" distR="0" wp14:anchorId="13072CFC" wp14:editId="15557234">
            <wp:extent cx="3487592" cy="3695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ram.png"/>
                    <pic:cNvPicPr/>
                  </pic:nvPicPr>
                  <pic:blipFill>
                    <a:blip r:embed="rId10">
                      <a:extLst>
                        <a:ext uri="{28A0092B-C50C-407E-A947-70E740481C1C}">
                          <a14:useLocalDpi xmlns:a14="http://schemas.microsoft.com/office/drawing/2010/main" val="0"/>
                        </a:ext>
                      </a:extLst>
                    </a:blip>
                    <a:stretch>
                      <a:fillRect/>
                    </a:stretch>
                  </pic:blipFill>
                  <pic:spPr>
                    <a:xfrm>
                      <a:off x="0" y="0"/>
                      <a:ext cx="3492903" cy="3701328"/>
                    </a:xfrm>
                    <a:prstGeom prst="rect">
                      <a:avLst/>
                    </a:prstGeom>
                  </pic:spPr>
                </pic:pic>
              </a:graphicData>
            </a:graphic>
          </wp:inline>
        </w:drawing>
      </w:r>
    </w:p>
    <w:p w:rsidR="00B81D3C" w:rsidRDefault="009073F0" w:rsidP="00F1233A">
      <w:pPr>
        <w:ind w:firstLine="0"/>
        <w:jc w:val="center"/>
      </w:pPr>
      <w:r>
        <w:t xml:space="preserve">Gambar 2. </w:t>
      </w:r>
      <w:r w:rsidR="0016347A" w:rsidRPr="0016347A">
        <w:rPr>
          <w:i/>
        </w:rPr>
        <w:t>Use case</w:t>
      </w:r>
      <w:r w:rsidR="0016347A">
        <w:t xml:space="preserve"> diagram</w:t>
      </w:r>
    </w:p>
    <w:p w:rsidR="00BB6F00" w:rsidRPr="00BC0B79" w:rsidRDefault="00BB6F00" w:rsidP="00F1233A">
      <w:pPr>
        <w:ind w:firstLine="0"/>
        <w:jc w:val="center"/>
      </w:pPr>
    </w:p>
    <w:p w:rsidR="00820DA5" w:rsidRDefault="00A54BCF" w:rsidP="00DB2AFD">
      <w:pPr>
        <w:pStyle w:val="Subjudul3"/>
        <w:ind w:left="851" w:hanging="567"/>
      </w:pPr>
      <w:r>
        <w:rPr>
          <w:i/>
        </w:rPr>
        <w:lastRenderedPageBreak/>
        <w:t xml:space="preserve">Activity </w:t>
      </w:r>
      <w:r w:rsidR="00790FD9">
        <w:t>d</w:t>
      </w:r>
      <w:r w:rsidRPr="001B0DE9">
        <w:t>iagram</w:t>
      </w:r>
    </w:p>
    <w:p w:rsidR="00A86F55" w:rsidRDefault="00D428E1" w:rsidP="00BB6F00">
      <w:pPr>
        <w:ind w:left="284"/>
      </w:pPr>
      <w:r w:rsidRPr="00D428E1">
        <w:t>Activity diagram</w:t>
      </w:r>
      <w:r>
        <w:t xml:space="preserve"> merupakan</w:t>
      </w:r>
      <w:r w:rsidR="00BB12AF">
        <w:t xml:space="preserve"> diagram yang menggambarkan tentang aktifitas atau aliran kerja yang terjadi pada</w:t>
      </w:r>
      <w:r w:rsidR="00A14010">
        <w:t xml:space="preserve"> sebuah</w:t>
      </w:r>
      <w:r w:rsidR="00BB12AF">
        <w:t xml:space="preserve"> sistem. Berikut ini adalah</w:t>
      </w:r>
      <w:r w:rsidR="00126CA4">
        <w:t xml:space="preserve"> gambar</w:t>
      </w:r>
      <w:r w:rsidR="00BB12AF">
        <w:t xml:space="preserve"> </w:t>
      </w:r>
      <w:r w:rsidR="00BB12AF" w:rsidRPr="00BB12AF">
        <w:rPr>
          <w:i/>
        </w:rPr>
        <w:t>activity</w:t>
      </w:r>
      <w:r w:rsidR="00BB12AF">
        <w:t xml:space="preserve"> diagram pada menu main.</w:t>
      </w:r>
    </w:p>
    <w:p w:rsidR="003E1C40" w:rsidRDefault="00E1629B" w:rsidP="00E1629B">
      <w:pPr>
        <w:ind w:firstLine="284"/>
        <w:jc w:val="center"/>
      </w:pPr>
      <w:r>
        <w:drawing>
          <wp:inline distT="0" distB="0" distL="0" distR="0">
            <wp:extent cx="4781813" cy="54000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jpg"/>
                    <pic:cNvPicPr/>
                  </pic:nvPicPr>
                  <pic:blipFill>
                    <a:blip r:embed="rId11">
                      <a:extLst>
                        <a:ext uri="{28A0092B-C50C-407E-A947-70E740481C1C}">
                          <a14:useLocalDpi xmlns:a14="http://schemas.microsoft.com/office/drawing/2010/main" val="0"/>
                        </a:ext>
                      </a:extLst>
                    </a:blip>
                    <a:stretch>
                      <a:fillRect/>
                    </a:stretch>
                  </pic:blipFill>
                  <pic:spPr>
                    <a:xfrm>
                      <a:off x="0" y="0"/>
                      <a:ext cx="4781813" cy="5400000"/>
                    </a:xfrm>
                    <a:prstGeom prst="rect">
                      <a:avLst/>
                    </a:prstGeom>
                  </pic:spPr>
                </pic:pic>
              </a:graphicData>
            </a:graphic>
          </wp:inline>
        </w:drawing>
      </w:r>
    </w:p>
    <w:p w:rsidR="00C77B81" w:rsidRDefault="00124460" w:rsidP="00C77B81">
      <w:pPr>
        <w:jc w:val="center"/>
      </w:pPr>
      <w:r>
        <w:t xml:space="preserve">Gambar 3. </w:t>
      </w:r>
      <w:r w:rsidRPr="00124460">
        <w:rPr>
          <w:i/>
        </w:rPr>
        <w:t>Activity</w:t>
      </w:r>
      <w:r>
        <w:t xml:space="preserve"> diagram</w:t>
      </w:r>
      <w:r w:rsidR="00341F3A">
        <w:t xml:space="preserve"> menu </w:t>
      </w:r>
      <w:r w:rsidR="00C77B81">
        <w:t>main</w:t>
      </w:r>
    </w:p>
    <w:p w:rsidR="00C77B81" w:rsidRDefault="00DF078C" w:rsidP="001C7A37">
      <w:pPr>
        <w:jc w:val="center"/>
      </w:pPr>
      <w:r>
        <w:lastRenderedPageBreak/>
        <w:drawing>
          <wp:inline distT="0" distB="0" distL="0" distR="0">
            <wp:extent cx="4014000" cy="3844132"/>
            <wp:effectExtent l="0" t="0" r="5715"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12">
                      <a:extLst>
                        <a:ext uri="{28A0092B-C50C-407E-A947-70E740481C1C}">
                          <a14:useLocalDpi xmlns:a14="http://schemas.microsoft.com/office/drawing/2010/main" val="0"/>
                        </a:ext>
                      </a:extLst>
                    </a:blip>
                    <a:stretch>
                      <a:fillRect/>
                    </a:stretch>
                  </pic:blipFill>
                  <pic:spPr>
                    <a:xfrm>
                      <a:off x="0" y="0"/>
                      <a:ext cx="4014000" cy="3844132"/>
                    </a:xfrm>
                    <a:prstGeom prst="rect">
                      <a:avLst/>
                    </a:prstGeom>
                  </pic:spPr>
                </pic:pic>
              </a:graphicData>
            </a:graphic>
          </wp:inline>
        </w:drawing>
      </w:r>
    </w:p>
    <w:p w:rsidR="00C77B81" w:rsidRDefault="00C77B81" w:rsidP="00C77B81">
      <w:pPr>
        <w:jc w:val="center"/>
      </w:pPr>
      <w:r>
        <w:t xml:space="preserve">Gambar 4. </w:t>
      </w:r>
      <w:r w:rsidRPr="00124460">
        <w:rPr>
          <w:i/>
        </w:rPr>
        <w:t>Activity</w:t>
      </w:r>
      <w:r>
        <w:t xml:space="preserve"> diagram menu materi</w:t>
      </w:r>
    </w:p>
    <w:p w:rsidR="00C77B81" w:rsidRDefault="00C77B81" w:rsidP="00272309">
      <w:pPr>
        <w:ind w:firstLine="0"/>
      </w:pPr>
    </w:p>
    <w:p w:rsidR="00C77B81" w:rsidRDefault="00E0663C" w:rsidP="001C7A37">
      <w:pPr>
        <w:jc w:val="center"/>
      </w:pPr>
      <w:r>
        <w:drawing>
          <wp:inline distT="0" distB="0" distL="0" distR="0">
            <wp:extent cx="4014000" cy="3959306"/>
            <wp:effectExtent l="0" t="0" r="571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13">
                      <a:extLst>
                        <a:ext uri="{28A0092B-C50C-407E-A947-70E740481C1C}">
                          <a14:useLocalDpi xmlns:a14="http://schemas.microsoft.com/office/drawing/2010/main" val="0"/>
                        </a:ext>
                      </a:extLst>
                    </a:blip>
                    <a:stretch>
                      <a:fillRect/>
                    </a:stretch>
                  </pic:blipFill>
                  <pic:spPr>
                    <a:xfrm>
                      <a:off x="0" y="0"/>
                      <a:ext cx="4014000" cy="3959306"/>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6656A3" w:rsidRDefault="0044740D" w:rsidP="00C45A36">
      <w:pPr>
        <w:jc w:val="center"/>
      </w:pPr>
      <w:r>
        <w:lastRenderedPageBreak/>
        <w:drawing>
          <wp:inline distT="0" distB="0" distL="0" distR="0">
            <wp:extent cx="4014000" cy="3849474"/>
            <wp:effectExtent l="0" t="0" r="571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14">
                      <a:extLst>
                        <a:ext uri="{28A0092B-C50C-407E-A947-70E740481C1C}">
                          <a14:useLocalDpi xmlns:a14="http://schemas.microsoft.com/office/drawing/2010/main" val="0"/>
                        </a:ext>
                      </a:extLst>
                    </a:blip>
                    <a:stretch>
                      <a:fillRect/>
                    </a:stretch>
                  </pic:blipFill>
                  <pic:spPr>
                    <a:xfrm>
                      <a:off x="0" y="0"/>
                      <a:ext cx="4014000" cy="3849474"/>
                    </a:xfrm>
                    <a:prstGeom prst="rect">
                      <a:avLst/>
                    </a:prstGeom>
                  </pic:spPr>
                </pic:pic>
              </a:graphicData>
            </a:graphic>
          </wp:inline>
        </w:drawing>
      </w:r>
    </w:p>
    <w:p w:rsidR="006656A3" w:rsidRDefault="00C77B81" w:rsidP="00C77B81">
      <w:pPr>
        <w:jc w:val="center"/>
      </w:pPr>
      <w:r>
        <w:t xml:space="preserve">Gambar 6. </w:t>
      </w:r>
      <w:r w:rsidRPr="00124460">
        <w:rPr>
          <w:i/>
        </w:rPr>
        <w:t>Activity</w:t>
      </w:r>
      <w:r>
        <w:t xml:space="preserve"> diagram menu tentang</w:t>
      </w:r>
    </w:p>
    <w:p w:rsidR="00C77B81" w:rsidRPr="003E1C40" w:rsidRDefault="00C77B81" w:rsidP="00C77B81">
      <w:pPr>
        <w:jc w:val="center"/>
      </w:pPr>
    </w:p>
    <w:p w:rsidR="00D12889" w:rsidRPr="00F4268E" w:rsidRDefault="00D12889" w:rsidP="00DB2AFD">
      <w:pPr>
        <w:pStyle w:val="Subjudul3"/>
        <w:ind w:left="851" w:hanging="567"/>
      </w:pPr>
      <w:r w:rsidRPr="000533E6">
        <w:rPr>
          <w:i/>
        </w:rPr>
        <w:t>Storyborad</w:t>
      </w:r>
    </w:p>
    <w:tbl>
      <w:tblPr>
        <w:tblStyle w:val="TableGrid"/>
        <w:tblW w:w="5000" w:type="pct"/>
        <w:tblInd w:w="3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4268"/>
        <w:gridCol w:w="368"/>
        <w:gridCol w:w="4239"/>
      </w:tblGrid>
      <w:tr w:rsidR="008F3138" w:rsidTr="00C96AFE">
        <w:trPr>
          <w:trHeight w:val="2268"/>
        </w:trPr>
        <w:tc>
          <w:tcPr>
            <w:tcW w:w="199" w:type="pct"/>
          </w:tcPr>
          <w:p w:rsidR="003C19A2" w:rsidRDefault="003C19A2" w:rsidP="00C66DFE">
            <w:pPr>
              <w:spacing w:after="0"/>
              <w:ind w:firstLine="0"/>
              <w:jc w:val="left"/>
            </w:pPr>
            <w:r>
              <w:t>1</w:t>
            </w:r>
          </w:p>
        </w:tc>
        <w:tc>
          <w:tcPr>
            <w:tcW w:w="2309" w:type="pct"/>
          </w:tcPr>
          <w:p w:rsidR="003C19A2" w:rsidRDefault="008F3138" w:rsidP="00C66DFE">
            <w:pPr>
              <w:spacing w:after="0"/>
              <w:ind w:firstLine="0"/>
              <w:jc w:val="left"/>
            </w:pPr>
            <w:r>
              <w:drawing>
                <wp:inline distT="0" distB="0" distL="0" distR="0" wp14:anchorId="0186C191" wp14:editId="29BC908C">
                  <wp:extent cx="2341566" cy="1440000"/>
                  <wp:effectExtent l="0" t="0" r="190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15">
                            <a:extLst>
                              <a:ext uri="{28A0092B-C50C-407E-A947-70E740481C1C}">
                                <a14:useLocalDpi xmlns:a14="http://schemas.microsoft.com/office/drawing/2010/main" val="0"/>
                              </a:ext>
                            </a:extLst>
                          </a:blip>
                          <a:stretch>
                            <a:fillRect/>
                          </a:stretch>
                        </pic:blipFill>
                        <pic:spPr>
                          <a:xfrm>
                            <a:off x="0" y="0"/>
                            <a:ext cx="2341566" cy="1440000"/>
                          </a:xfrm>
                          <a:prstGeom prst="rect">
                            <a:avLst/>
                          </a:prstGeom>
                        </pic:spPr>
                      </pic:pic>
                    </a:graphicData>
                  </a:graphic>
                </wp:inline>
              </w:drawing>
            </w:r>
          </w:p>
        </w:tc>
        <w:tc>
          <w:tcPr>
            <w:tcW w:w="199" w:type="pct"/>
          </w:tcPr>
          <w:p w:rsidR="003C19A2" w:rsidRDefault="003C19A2" w:rsidP="00C66DFE">
            <w:pPr>
              <w:spacing w:after="0"/>
              <w:ind w:firstLine="0"/>
              <w:jc w:val="left"/>
            </w:pPr>
            <w:r>
              <w:t>2</w:t>
            </w:r>
          </w:p>
        </w:tc>
        <w:tc>
          <w:tcPr>
            <w:tcW w:w="2293" w:type="pct"/>
          </w:tcPr>
          <w:p w:rsidR="003C19A2" w:rsidRDefault="008F3138" w:rsidP="00C66DFE">
            <w:pPr>
              <w:spacing w:after="0"/>
              <w:ind w:firstLine="0"/>
              <w:jc w:val="left"/>
            </w:pPr>
            <w:r>
              <w:drawing>
                <wp:inline distT="0" distB="0" distL="0" distR="0" wp14:anchorId="42021F88" wp14:editId="66806D1F">
                  <wp:extent cx="2327106" cy="1440000"/>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27106" cy="1440000"/>
                          </a:xfrm>
                          <a:prstGeom prst="rect">
                            <a:avLst/>
                          </a:prstGeom>
                        </pic:spPr>
                      </pic:pic>
                    </a:graphicData>
                  </a:graphic>
                </wp:inline>
              </w:drawing>
            </w:r>
          </w:p>
        </w:tc>
      </w:tr>
      <w:tr w:rsidR="008F3138" w:rsidTr="00C96AFE">
        <w:trPr>
          <w:trHeight w:val="2268"/>
        </w:trPr>
        <w:tc>
          <w:tcPr>
            <w:tcW w:w="199" w:type="pct"/>
          </w:tcPr>
          <w:p w:rsidR="003C19A2" w:rsidRDefault="003C19A2" w:rsidP="00C66DFE">
            <w:pPr>
              <w:spacing w:after="0"/>
              <w:ind w:firstLine="0"/>
              <w:jc w:val="left"/>
            </w:pPr>
            <w:r>
              <w:t>3</w:t>
            </w:r>
          </w:p>
        </w:tc>
        <w:tc>
          <w:tcPr>
            <w:tcW w:w="2309" w:type="pct"/>
          </w:tcPr>
          <w:p w:rsidR="003C19A2" w:rsidRDefault="008F3138" w:rsidP="00C66DFE">
            <w:pPr>
              <w:spacing w:after="0"/>
              <w:ind w:firstLine="0"/>
              <w:jc w:val="left"/>
            </w:pPr>
            <w:r>
              <w:drawing>
                <wp:inline distT="0" distB="0" distL="0" distR="0" wp14:anchorId="27DB2A8F" wp14:editId="1DFC80B9">
                  <wp:extent cx="2294237" cy="1440000"/>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3.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294237" cy="1440000"/>
                          </a:xfrm>
                          <a:prstGeom prst="rect">
                            <a:avLst/>
                          </a:prstGeom>
                        </pic:spPr>
                      </pic:pic>
                    </a:graphicData>
                  </a:graphic>
                </wp:inline>
              </w:drawing>
            </w:r>
          </w:p>
        </w:tc>
        <w:tc>
          <w:tcPr>
            <w:tcW w:w="199" w:type="pct"/>
          </w:tcPr>
          <w:p w:rsidR="003C19A2" w:rsidRDefault="003C19A2" w:rsidP="00C66DFE">
            <w:pPr>
              <w:spacing w:after="0"/>
              <w:ind w:firstLine="0"/>
              <w:jc w:val="left"/>
            </w:pPr>
            <w:r>
              <w:t>4</w:t>
            </w:r>
          </w:p>
        </w:tc>
        <w:tc>
          <w:tcPr>
            <w:tcW w:w="2293" w:type="pct"/>
          </w:tcPr>
          <w:p w:rsidR="003C19A2" w:rsidRDefault="008F3138" w:rsidP="00C66DFE">
            <w:pPr>
              <w:spacing w:after="0"/>
              <w:ind w:firstLine="0"/>
              <w:jc w:val="left"/>
            </w:pPr>
            <w:r>
              <w:drawing>
                <wp:inline distT="0" distB="0" distL="0" distR="0" wp14:anchorId="7AE30BB3" wp14:editId="7344D1B4">
                  <wp:extent cx="2293483" cy="1440000"/>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293483" cy="1440000"/>
                          </a:xfrm>
                          <a:prstGeom prst="rect">
                            <a:avLst/>
                          </a:prstGeom>
                        </pic:spPr>
                      </pic:pic>
                    </a:graphicData>
                  </a:graphic>
                </wp:inline>
              </w:drawing>
            </w:r>
          </w:p>
        </w:tc>
      </w:tr>
    </w:tbl>
    <w:p w:rsidR="00007F5C" w:rsidRDefault="00007F5C" w:rsidP="00007F5C">
      <w:pPr>
        <w:ind w:firstLine="0"/>
      </w:pPr>
    </w:p>
    <w:tbl>
      <w:tblPr>
        <w:tblStyle w:val="TableGrid"/>
        <w:tblW w:w="0" w:type="auto"/>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6"/>
        <w:gridCol w:w="3906"/>
        <w:gridCol w:w="336"/>
        <w:gridCol w:w="3887"/>
      </w:tblGrid>
      <w:tr w:rsidR="00007F5C" w:rsidTr="00481F3B">
        <w:tc>
          <w:tcPr>
            <w:tcW w:w="0" w:type="auto"/>
          </w:tcPr>
          <w:p w:rsidR="00007F5C" w:rsidRDefault="00007F5C" w:rsidP="00481F3B">
            <w:pPr>
              <w:ind w:firstLine="0"/>
            </w:pPr>
            <w:r>
              <w:lastRenderedPageBreak/>
              <w:t>5</w:t>
            </w:r>
          </w:p>
        </w:tc>
        <w:tc>
          <w:tcPr>
            <w:tcW w:w="0" w:type="auto"/>
          </w:tcPr>
          <w:p w:rsidR="00007F5C" w:rsidRDefault="00007F5C" w:rsidP="003D2493">
            <w:pPr>
              <w:ind w:firstLine="0"/>
              <w:jc w:val="center"/>
            </w:pPr>
            <w:r>
              <w:drawing>
                <wp:inline distT="0" distB="0" distL="0" distR="0" wp14:anchorId="2DAEC3B3" wp14:editId="2496801F">
                  <wp:extent cx="2342069" cy="1440000"/>
                  <wp:effectExtent l="0" t="0" r="1270"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342069" cy="1440000"/>
                          </a:xfrm>
                          <a:prstGeom prst="rect">
                            <a:avLst/>
                          </a:prstGeom>
                        </pic:spPr>
                      </pic:pic>
                    </a:graphicData>
                  </a:graphic>
                </wp:inline>
              </w:drawing>
            </w:r>
          </w:p>
        </w:tc>
        <w:tc>
          <w:tcPr>
            <w:tcW w:w="336" w:type="dxa"/>
          </w:tcPr>
          <w:p w:rsidR="00007F5C" w:rsidRDefault="00007F5C" w:rsidP="003D2493">
            <w:pPr>
              <w:ind w:firstLine="0"/>
              <w:jc w:val="center"/>
            </w:pPr>
            <w:r>
              <w:t>6</w:t>
            </w:r>
          </w:p>
        </w:tc>
        <w:tc>
          <w:tcPr>
            <w:tcW w:w="3887" w:type="dxa"/>
          </w:tcPr>
          <w:p w:rsidR="00007F5C" w:rsidRDefault="00007F5C" w:rsidP="003D2493">
            <w:pPr>
              <w:ind w:firstLine="0"/>
              <w:jc w:val="center"/>
            </w:pPr>
            <w:r>
              <w:drawing>
                <wp:inline distT="0" distB="0" distL="0" distR="0" wp14:anchorId="3CBDF3C9" wp14:editId="5E3E4DA5">
                  <wp:extent cx="2314728" cy="1440000"/>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6.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14728" cy="1440000"/>
                          </a:xfrm>
                          <a:prstGeom prst="rect">
                            <a:avLst/>
                          </a:prstGeom>
                        </pic:spPr>
                      </pic:pic>
                    </a:graphicData>
                  </a:graphic>
                </wp:inline>
              </w:drawing>
            </w:r>
          </w:p>
        </w:tc>
      </w:tr>
      <w:tr w:rsidR="00007F5C" w:rsidTr="00007F5C">
        <w:tc>
          <w:tcPr>
            <w:tcW w:w="0" w:type="auto"/>
          </w:tcPr>
          <w:p w:rsidR="00007F5C" w:rsidRDefault="00007F5C" w:rsidP="003D2493">
            <w:pPr>
              <w:ind w:firstLine="0"/>
              <w:jc w:val="center"/>
            </w:pPr>
            <w:r>
              <w:t>7</w:t>
            </w:r>
          </w:p>
        </w:tc>
        <w:tc>
          <w:tcPr>
            <w:tcW w:w="0" w:type="auto"/>
          </w:tcPr>
          <w:p w:rsidR="00007F5C" w:rsidRDefault="00007F5C" w:rsidP="003D2493">
            <w:pPr>
              <w:ind w:firstLine="0"/>
              <w:jc w:val="center"/>
            </w:pPr>
            <w:r>
              <w:drawing>
                <wp:inline distT="0" distB="0" distL="0" distR="0" wp14:anchorId="173594CD" wp14:editId="7D9A387D">
                  <wp:extent cx="2324571" cy="1440000"/>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324571" cy="1440000"/>
                          </a:xfrm>
                          <a:prstGeom prst="rect">
                            <a:avLst/>
                          </a:prstGeom>
                        </pic:spPr>
                      </pic:pic>
                    </a:graphicData>
                  </a:graphic>
                </wp:inline>
              </w:drawing>
            </w:r>
          </w:p>
        </w:tc>
        <w:tc>
          <w:tcPr>
            <w:tcW w:w="0" w:type="auto"/>
          </w:tcPr>
          <w:p w:rsidR="00007F5C" w:rsidRDefault="00007F5C" w:rsidP="003D2493">
            <w:pPr>
              <w:ind w:firstLine="0"/>
              <w:jc w:val="center"/>
            </w:pPr>
            <w:r>
              <w:t>8</w:t>
            </w:r>
          </w:p>
        </w:tc>
        <w:tc>
          <w:tcPr>
            <w:tcW w:w="0" w:type="auto"/>
          </w:tcPr>
          <w:p w:rsidR="00007F5C" w:rsidRDefault="00007F5C" w:rsidP="003D2493">
            <w:pPr>
              <w:ind w:firstLine="0"/>
              <w:jc w:val="center"/>
            </w:pPr>
            <w:r>
              <w:drawing>
                <wp:inline distT="0" distB="0" distL="0" distR="0" wp14:anchorId="20760035" wp14:editId="69F2C133">
                  <wp:extent cx="2331232" cy="1440000"/>
                  <wp:effectExtent l="0" t="0" r="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8.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331232" cy="1440000"/>
                          </a:xfrm>
                          <a:prstGeom prst="rect">
                            <a:avLst/>
                          </a:prstGeom>
                        </pic:spPr>
                      </pic:pic>
                    </a:graphicData>
                  </a:graphic>
                </wp:inline>
              </w:drawing>
            </w:r>
          </w:p>
        </w:tc>
      </w:tr>
    </w:tbl>
    <w:p w:rsidR="0084726A" w:rsidRDefault="00481F3B" w:rsidP="00CC08C9">
      <w:pPr>
        <w:ind w:left="567" w:firstLine="426"/>
        <w:jc w:val="center"/>
        <w:rPr>
          <w:i/>
        </w:rPr>
      </w:pPr>
      <w:r>
        <w:t xml:space="preserve">Gambar 7. </w:t>
      </w:r>
      <w:r w:rsidRPr="006B0CE0">
        <w:rPr>
          <w:i/>
        </w:rPr>
        <w:t>Storyborad</w:t>
      </w:r>
    </w:p>
    <w:p w:rsidR="00CF4A5B" w:rsidRPr="00796409" w:rsidRDefault="00CF4A5B" w:rsidP="00CC08C9">
      <w:pPr>
        <w:ind w:left="567" w:firstLine="426"/>
        <w:jc w:val="center"/>
      </w:pPr>
    </w:p>
    <w:p w:rsidR="000A7BE7" w:rsidRPr="00661745" w:rsidRDefault="008A1FE2" w:rsidP="00BB6F00">
      <w:pPr>
        <w:ind w:left="284" w:firstLine="850"/>
      </w:pPr>
      <w:r w:rsidRPr="008A1FE2">
        <w:rPr>
          <w:i/>
        </w:rPr>
        <w:t>Storyboard</w:t>
      </w:r>
      <w:r>
        <w:t xml:space="preserve"> </w:t>
      </w:r>
      <w:r w:rsidR="00394F52">
        <w:t>merupakan</w:t>
      </w:r>
      <w:r>
        <w:t xml:space="preserve"> </w:t>
      </w:r>
      <w:r w:rsidRPr="008A1FE2">
        <w:t xml:space="preserve">rancangan yang mendeskripsikan fungsi dari fitur-fitur yang disediakan pada suatu aplikasi yang dibuat secara rinci dan tepat. </w:t>
      </w:r>
      <w:r w:rsidR="00D053DB">
        <w:t xml:space="preserve">Gambar </w:t>
      </w:r>
      <w:r w:rsidR="00232F90">
        <w:t>7</w:t>
      </w:r>
      <w:r w:rsidR="00756DA9">
        <w:t xml:space="preserve"> memperlihatkan rangkaian </w:t>
      </w:r>
      <w:r w:rsidR="00756DA9" w:rsidRPr="00756DA9">
        <w:rPr>
          <w:i/>
        </w:rPr>
        <w:t>storyborad</w:t>
      </w:r>
      <w:r w:rsidR="00756DA9">
        <w:rPr>
          <w:i/>
        </w:rPr>
        <w:t xml:space="preserve"> </w:t>
      </w:r>
      <w:r w:rsidR="00756DA9">
        <w:t>mulai dari sketsa 1</w:t>
      </w:r>
      <w:r w:rsidR="00B75702">
        <w:t xml:space="preserve"> sampai sketsa 8</w:t>
      </w:r>
      <w:r w:rsidR="00756DA9">
        <w:t>.</w:t>
      </w:r>
      <w:r w:rsidR="00661745">
        <w:t xml:space="preserve"> Sketsa 1 merupakan tampilan awal </w:t>
      </w:r>
      <w:r w:rsidR="009C09D8" w:rsidRPr="009C09D8">
        <w:rPr>
          <w:i/>
        </w:rPr>
        <w:t>game</w:t>
      </w:r>
      <w:r w:rsidR="00661745">
        <w:rPr>
          <w:i/>
        </w:rPr>
        <w:t xml:space="preserve"> </w:t>
      </w:r>
      <w:r w:rsidR="00503DAC">
        <w:t xml:space="preserve">berisi tombol “Main”, “Materi”, “Kuis”, “Tentang” </w:t>
      </w:r>
      <w:r w:rsidR="008441C9">
        <w:t xml:space="preserve">, </w:t>
      </w:r>
      <w:r w:rsidR="00503DAC">
        <w:t>“Keluar”</w:t>
      </w:r>
      <w:r w:rsidR="008441C9">
        <w:t xml:space="preserve"> dan “Pengaturan”</w:t>
      </w:r>
      <w:r w:rsidR="00503DAC">
        <w:t>.</w:t>
      </w:r>
      <w:r w:rsidR="00D72D34">
        <w:t xml:space="preserve"> Sketsa 2</w:t>
      </w:r>
      <w:r w:rsidR="00A44527">
        <w:t xml:space="preserve"> merupakan</w:t>
      </w:r>
      <w:r w:rsidR="00D72D34">
        <w:t xml:space="preserve"> </w:t>
      </w:r>
      <w:r w:rsidR="00A44527">
        <w:t>tampilan</w:t>
      </w:r>
      <w:r w:rsidR="00D72D34">
        <w:t xml:space="preserve"> </w:t>
      </w:r>
      <w:r w:rsidR="00872FF8">
        <w:t xml:space="preserve"> me</w:t>
      </w:r>
      <w:r w:rsidR="00A44527">
        <w:t xml:space="preserve">nu </w:t>
      </w:r>
      <w:r w:rsidR="00D72D34">
        <w:t>“Main” berisi</w:t>
      </w:r>
      <w:r w:rsidR="00205B28">
        <w:t xml:space="preserve"> dua</w:t>
      </w:r>
      <w:r w:rsidR="00D72D34">
        <w:t xml:space="preserve"> permainan </w:t>
      </w:r>
      <w:r w:rsidR="009B4DD5">
        <w:t xml:space="preserve">yang </w:t>
      </w:r>
      <w:r w:rsidR="003E248E">
        <w:t>berisi pembelajaran</w:t>
      </w:r>
      <w:r w:rsidR="007552E1">
        <w:t xml:space="preserve"> </w:t>
      </w:r>
      <w:r w:rsidR="008441C9">
        <w:t>yaitu tebak gambar tentang</w:t>
      </w:r>
      <w:r w:rsidR="003E248E">
        <w:t xml:space="preserve"> cuaca dan</w:t>
      </w:r>
      <w:r w:rsidR="008441C9">
        <w:t xml:space="preserve"> </w:t>
      </w:r>
      <w:r w:rsidR="00B65D55" w:rsidRPr="00B65D55">
        <w:rPr>
          <w:i/>
        </w:rPr>
        <w:t>puzzle</w:t>
      </w:r>
      <w:r w:rsidR="008441C9">
        <w:t xml:space="preserve"> tentang</w:t>
      </w:r>
      <w:r w:rsidR="003E248E">
        <w:t xml:space="preserve"> iklim</w:t>
      </w:r>
      <w:r w:rsidR="00D72D34">
        <w:t xml:space="preserve">. </w:t>
      </w:r>
      <w:r w:rsidR="008441C9" w:rsidRPr="008441C9">
        <w:t xml:space="preserve">Sketsa 3 merupakan tampilan </w:t>
      </w:r>
      <w:r w:rsidR="009C09D8" w:rsidRPr="009C09D8">
        <w:rPr>
          <w:i/>
        </w:rPr>
        <w:t>game</w:t>
      </w:r>
      <w:r w:rsidR="008441C9">
        <w:t xml:space="preserve"> tebak gambar,</w:t>
      </w:r>
      <w:r w:rsidR="008441C9" w:rsidRPr="008441C9">
        <w:t xml:space="preserve"> </w:t>
      </w:r>
      <w:r w:rsidR="008441C9">
        <w:t xml:space="preserve">pemain </w:t>
      </w:r>
      <w:r w:rsidR="008C3658">
        <w:t>harus</w:t>
      </w:r>
      <w:r w:rsidR="008441C9">
        <w:t xml:space="preserve"> </w:t>
      </w:r>
      <w:r w:rsidR="001642BE">
        <w:t>menjawab pertanyaan</w:t>
      </w:r>
      <w:r w:rsidR="00A6466C">
        <w:t xml:space="preserve"> yang ada,</w:t>
      </w:r>
      <w:r w:rsidR="001642BE">
        <w:t xml:space="preserve"> dengan cara menyusun huruf acak menjadi sebuah jawaban.</w:t>
      </w:r>
      <w:r w:rsidR="00456DD5">
        <w:t xml:space="preserve"> Sketsa 4 merupakan tampilan </w:t>
      </w:r>
      <w:r w:rsidR="009C09D8" w:rsidRPr="009C09D8">
        <w:rPr>
          <w:i/>
        </w:rPr>
        <w:t>game</w:t>
      </w:r>
      <w:r w:rsidR="00456DD5">
        <w:t xml:space="preserve"> </w:t>
      </w:r>
      <w:r w:rsidR="00B65D55" w:rsidRPr="00B65D55">
        <w:rPr>
          <w:i/>
        </w:rPr>
        <w:t>puzzle</w:t>
      </w:r>
      <w:r w:rsidR="007F048F">
        <w:t xml:space="preserve">, pemain harus menyusun kembali </w:t>
      </w:r>
      <w:r w:rsidR="00B65D55" w:rsidRPr="00B65D55">
        <w:rPr>
          <w:i/>
        </w:rPr>
        <w:t>puzzle</w:t>
      </w:r>
      <w:r w:rsidR="007F048F">
        <w:t xml:space="preserve"> acak</w:t>
      </w:r>
      <w:r w:rsidR="009B386B">
        <w:t>,</w:t>
      </w:r>
      <w:r w:rsidR="007F048F">
        <w:t xml:space="preserve"> </w:t>
      </w:r>
      <w:r w:rsidR="0079350E">
        <w:t>dengan bantuan petunjuk yang tersedia</w:t>
      </w:r>
      <w:r w:rsidR="007F048F">
        <w:t>.</w:t>
      </w:r>
      <w:r w:rsidR="004064B7">
        <w:t xml:space="preserve"> Sketsa 5</w:t>
      </w:r>
      <w:r w:rsidR="004064B7" w:rsidRPr="004064B7">
        <w:t xml:space="preserve"> merupakan tampilan menu “Materi” berisi tentang materi iklim dan cuaca yang dikemas dala</w:t>
      </w:r>
      <w:r w:rsidR="004064B7">
        <w:t>m animasi yang menarik. Sketsa 6</w:t>
      </w:r>
      <w:r w:rsidR="004064B7" w:rsidRPr="004064B7">
        <w:t xml:space="preserve"> merupakan tampilan menu “Kuis” berisi berbagai pertanyaan untuk mengukur pengetahuan anak s</w:t>
      </w:r>
      <w:r w:rsidR="004064B7">
        <w:t xml:space="preserve">etelah memainkan </w:t>
      </w:r>
      <w:r w:rsidR="009C09D8" w:rsidRPr="009C09D8">
        <w:rPr>
          <w:i/>
        </w:rPr>
        <w:t>game</w:t>
      </w:r>
      <w:r w:rsidR="004064B7">
        <w:t xml:space="preserve">. Sketsa  7 </w:t>
      </w:r>
      <w:r w:rsidR="004064B7" w:rsidRPr="004064B7">
        <w:t xml:space="preserve">merupakan tampilan menu “Tentang” berisi informasi </w:t>
      </w:r>
      <w:r w:rsidR="009C09D8" w:rsidRPr="009C09D8">
        <w:rPr>
          <w:i/>
        </w:rPr>
        <w:t>game</w:t>
      </w:r>
      <w:r w:rsidR="004064B7" w:rsidRPr="004064B7">
        <w:t>, informasi pembuat dan pihak yang berkontribusi dalam pemb</w:t>
      </w:r>
      <w:r w:rsidR="004064B7">
        <w:t xml:space="preserve">utan </w:t>
      </w:r>
      <w:r w:rsidR="009C09D8" w:rsidRPr="009C09D8">
        <w:rPr>
          <w:i/>
        </w:rPr>
        <w:t>game</w:t>
      </w:r>
      <w:r w:rsidR="004064B7">
        <w:t xml:space="preserve"> ini. Terakhir sketsa 8</w:t>
      </w:r>
      <w:r w:rsidR="004064B7" w:rsidRPr="004064B7">
        <w:t xml:space="preserve"> merupakan tampilan saat kita menekan tombol “Keluar”. Setelah menekan tombol “Keluar” akan muncul pemberitahuan terlebih dahulu, betujuan untuk memastikan apakah pengguna benar-benar yakin ingin keluar dari </w:t>
      </w:r>
      <w:r w:rsidR="009C09D8" w:rsidRPr="009C09D8">
        <w:rPr>
          <w:i/>
        </w:rPr>
        <w:t>game</w:t>
      </w:r>
      <w:r w:rsidR="004064B7" w:rsidRPr="004064B7">
        <w:t>.</w:t>
      </w:r>
    </w:p>
    <w:p w:rsidR="00C92F10" w:rsidRDefault="00956924" w:rsidP="00D80652">
      <w:pPr>
        <w:pStyle w:val="Heading2subjudul"/>
        <w:ind w:hanging="436"/>
      </w:pPr>
      <w:r>
        <w:t>Implementasi</w:t>
      </w:r>
    </w:p>
    <w:p w:rsidR="00422EB7" w:rsidRDefault="00381A01" w:rsidP="00BB6F00">
      <w:pPr>
        <w:ind w:left="284"/>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9C09D8" w:rsidRPr="009C09D8">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CD13E4">
        <w:t xml:space="preserve"> Serta </w:t>
      </w:r>
      <w:r w:rsidR="00CD13E4" w:rsidRPr="003F312D">
        <w:rPr>
          <w:i/>
        </w:rPr>
        <w:t>Adobe Photoshop CS5</w:t>
      </w:r>
      <w:r w:rsidR="00CD13E4">
        <w:t xml:space="preserve"> Sebagai pengolah grafis obyek dalam </w:t>
      </w:r>
      <w:r w:rsidR="009C09D8" w:rsidRPr="009C09D8">
        <w:rPr>
          <w:i/>
        </w:rPr>
        <w:t>game</w:t>
      </w:r>
      <w:r w:rsidR="00C0240C">
        <w:t>.</w:t>
      </w:r>
    </w:p>
    <w:p w:rsidR="00BB6F00" w:rsidRDefault="00BB6F00" w:rsidP="003D57D0">
      <w:pPr>
        <w:ind w:firstLine="0"/>
      </w:pPr>
    </w:p>
    <w:p w:rsidR="003F02A4" w:rsidRDefault="003F02A4" w:rsidP="001F699D"/>
    <w:p w:rsidR="002E40BC" w:rsidRDefault="002E40BC" w:rsidP="00D80652">
      <w:pPr>
        <w:pStyle w:val="Heading2subjudul"/>
        <w:ind w:hanging="436"/>
      </w:pPr>
      <w:r>
        <w:lastRenderedPageBreak/>
        <w:t>Pengujian</w:t>
      </w:r>
    </w:p>
    <w:p w:rsidR="009E646E" w:rsidRPr="00840CF1" w:rsidRDefault="004232DE" w:rsidP="00840CF1">
      <w:pPr>
        <w:ind w:left="284"/>
      </w:pPr>
      <w:r>
        <w:t>Pada tahap ini dilakukan pengujian menggunakan metode</w:t>
      </w:r>
      <w:r w:rsidR="000478F4">
        <w:t xml:space="preserve"> </w:t>
      </w:r>
      <w:r w:rsidR="000478F4" w:rsidRPr="00DC01BC">
        <w:rPr>
          <w:i/>
        </w:rPr>
        <w:t>blackbox</w:t>
      </w:r>
      <w:r w:rsidR="000478F4">
        <w:t xml:space="preserve"> dan metode </w:t>
      </w:r>
      <w:r w:rsidR="00C8787E">
        <w:t>kuesioner</w:t>
      </w:r>
      <w:r w:rsidR="00740EF1">
        <w:t xml:space="preserve">. </w:t>
      </w:r>
      <w:r w:rsidR="009F6505">
        <w:t xml:space="preserve">Pengujian </w:t>
      </w:r>
      <w:r w:rsidR="009F6505" w:rsidRPr="00DC01BC">
        <w:rPr>
          <w:i/>
        </w:rPr>
        <w:t>blackbox</w:t>
      </w:r>
      <w:r w:rsidR="009F6505">
        <w:t xml:space="preserve"> adalah teknik pengujian tanpa mengetahui cara </w:t>
      </w:r>
      <w:r w:rsidR="00E20B60">
        <w:t xml:space="preserve">kerja </w:t>
      </w:r>
      <w:r w:rsidR="009F6505">
        <w:t>struktur internal dan hanya menilai aspek penting dari sebuah sistem</w:t>
      </w:r>
      <w:r w:rsidR="00634198">
        <w:t xml:space="preserve"> (Khan, M. E., &amp; Khan, F., </w:t>
      </w:r>
      <w:r w:rsidR="00634198" w:rsidRPr="00634198">
        <w:t>2012)</w:t>
      </w:r>
      <w:r w:rsidR="009F6505">
        <w:t xml:space="preserve">. </w:t>
      </w:r>
      <w:r w:rsidR="00482F4C">
        <w:t xml:space="preserve">Alasan penggunaan metode </w:t>
      </w:r>
      <w:r w:rsidR="00482F4C" w:rsidRPr="00885F0D">
        <w:rPr>
          <w:i/>
        </w:rPr>
        <w:t>blakcbox</w:t>
      </w:r>
      <w:r w:rsidR="00FD6EF2">
        <w:t xml:space="preserve"> karena subj</w:t>
      </w:r>
      <w:r w:rsidR="00482F4C">
        <w:t xml:space="preserve">ek pengujian adalah siswa kelas III sekolah dasar yang notabene belum mengerti </w:t>
      </w:r>
      <w:r w:rsidR="00482F4C" w:rsidRPr="00482F4C">
        <w:rPr>
          <w:i/>
        </w:rPr>
        <w:t>coding</w:t>
      </w:r>
      <w:r w:rsidR="00507518">
        <w:rPr>
          <w:i/>
        </w:rPr>
        <w:t xml:space="preserve"> </w:t>
      </w:r>
      <w:r w:rsidR="006C49EE">
        <w:t>agar dapat m</w:t>
      </w:r>
      <w:r w:rsidR="00060710" w:rsidRPr="00060710">
        <w:t>enilai</w:t>
      </w:r>
      <w:r w:rsidR="00060710">
        <w:t xml:space="preserve"> </w:t>
      </w:r>
      <w:r w:rsidR="009C09D8" w:rsidRPr="009C09D8">
        <w:rPr>
          <w:i/>
        </w:rPr>
        <w:t>game</w:t>
      </w:r>
      <w:r w:rsidR="006C49EE">
        <w:rPr>
          <w:i/>
        </w:rPr>
        <w:t xml:space="preserve"> </w:t>
      </w:r>
      <w:r w:rsidR="006C49EE" w:rsidRPr="006C49EE">
        <w:t>yang mereka mainkan</w:t>
      </w:r>
      <w:r w:rsidR="00482F4C">
        <w:t xml:space="preserve">. </w:t>
      </w:r>
      <w:r w:rsidR="00EA410A">
        <w:t xml:space="preserve">Dengan menggunakan metode </w:t>
      </w:r>
      <w:r w:rsidR="00EA410A" w:rsidRPr="00DC01BC">
        <w:rPr>
          <w:i/>
        </w:rPr>
        <w:t>blackbox</w:t>
      </w:r>
      <w:r w:rsidR="00EA410A">
        <w:rPr>
          <w:i/>
        </w:rPr>
        <w:t xml:space="preserve"> </w:t>
      </w:r>
      <w:r w:rsidR="00EA410A">
        <w:t xml:space="preserve">diharapkan </w:t>
      </w:r>
      <w:r w:rsidR="00DE6CD1">
        <w:t>fungsi fitur dalam</w:t>
      </w:r>
      <w:r w:rsidR="00EA410A">
        <w:t xml:space="preserve"> </w:t>
      </w:r>
      <w:r w:rsidR="009C09D8" w:rsidRPr="009C09D8">
        <w:rPr>
          <w:i/>
        </w:rPr>
        <w:t>game</w:t>
      </w:r>
      <w:r w:rsidR="00EA410A">
        <w:t xml:space="preserve"> dapat berjalan semestinya dan meminimalisir kesalahan kinerja. </w:t>
      </w:r>
      <w:r w:rsidR="00732EE1">
        <w:t>M</w:t>
      </w:r>
      <w:r w:rsidR="00683750">
        <w:t xml:space="preserve">etode </w:t>
      </w:r>
      <w:r w:rsidR="00C8787E">
        <w:t>kuesioner</w:t>
      </w:r>
      <w:r w:rsidR="00683750">
        <w:t xml:space="preserve"> </w:t>
      </w:r>
      <w:r w:rsidR="00B35EF4">
        <w:t>digunakan untuk</w:t>
      </w:r>
      <w:r w:rsidR="00342C5B">
        <w:t xml:space="preserve"> mendapatkan data </w:t>
      </w:r>
      <w:r w:rsidR="001A3F51">
        <w:t xml:space="preserve">tentang </w:t>
      </w:r>
      <w:r w:rsidR="00883855">
        <w:t>respon</w:t>
      </w:r>
      <w:r w:rsidR="001A3F51">
        <w:t xml:space="preserve"> pengguna mengenai </w:t>
      </w:r>
      <w:r w:rsidR="009C09D8" w:rsidRPr="009C09D8">
        <w:rPr>
          <w:i/>
        </w:rPr>
        <w:t>game</w:t>
      </w:r>
      <w:r w:rsidR="001A3F51">
        <w:t xml:space="preserve"> yang telah dibuat</w:t>
      </w:r>
      <w:r w:rsidR="00974952">
        <w:t>.</w:t>
      </w:r>
      <w:r w:rsidR="00922FD0">
        <w:t xml:space="preserve"> </w:t>
      </w:r>
      <w:r w:rsidR="00EE6AC6">
        <w:t>Diharapkan setelah</w:t>
      </w:r>
      <w:r w:rsidR="004B1656">
        <w:t xml:space="preserve"> pengujian</w:t>
      </w:r>
      <w:r w:rsidR="00B323D9">
        <w:t xml:space="preserve"> dilaku</w:t>
      </w:r>
      <w:r w:rsidR="00EE6AC6">
        <w:t>kan,</w:t>
      </w:r>
      <w:r w:rsidR="004B1656">
        <w:t xml:space="preserve"> </w:t>
      </w:r>
      <w:r w:rsidR="009C09D8" w:rsidRPr="009C09D8">
        <w:rPr>
          <w:i/>
        </w:rPr>
        <w:t>game</w:t>
      </w:r>
      <w:r w:rsidR="00C04B0B">
        <w:t xml:space="preserve"> dapat berjalan semestinya </w:t>
      </w:r>
      <w:r w:rsidR="00A01EFD">
        <w:t>tanpa</w:t>
      </w:r>
      <w:r w:rsidR="00C04B0B">
        <w:t xml:space="preserve"> kesalahan apapun dan dapat menjadi media pembelajaran yang bermanfaat bagi si</w:t>
      </w:r>
      <w:r w:rsidR="00C65D18">
        <w:t>s</w:t>
      </w:r>
      <w:r w:rsidR="009E646E">
        <w:t>wa.</w:t>
      </w:r>
    </w:p>
    <w:p w:rsidR="00786B0B" w:rsidRDefault="00436FB8" w:rsidP="00786B0B">
      <w:pPr>
        <w:pStyle w:val="Subjudul"/>
        <w:ind w:left="567"/>
      </w:pPr>
      <w:r>
        <w:t>HASIL DAN PEMBAHASAN</w:t>
      </w:r>
    </w:p>
    <w:p w:rsidR="00417652" w:rsidRDefault="00AB5A84" w:rsidP="00022865">
      <w:pPr>
        <w:pStyle w:val="Subjudul"/>
        <w:numPr>
          <w:ilvl w:val="0"/>
          <w:numId w:val="14"/>
        </w:numPr>
        <w:ind w:hanging="436"/>
      </w:pPr>
      <w:r>
        <w:t>Hasil</w:t>
      </w:r>
      <w:r w:rsidR="000C3F49">
        <w:t xml:space="preserve"> p</w:t>
      </w:r>
      <w:r w:rsidR="00CB36BD">
        <w:t>enelitian</w:t>
      </w:r>
    </w:p>
    <w:p w:rsidR="00D13355" w:rsidRPr="00D13355" w:rsidRDefault="00B71C54" w:rsidP="00DD4A1F">
      <w:pPr>
        <w:ind w:left="284"/>
        <w:rPr>
          <w:b/>
        </w:rPr>
      </w:pPr>
      <w:r>
        <w:t>Berdasarkan desain sistem pada bab 2.2</w:t>
      </w:r>
      <w:r w:rsidR="00D13355" w:rsidRPr="00D13355">
        <w:t>, peneliti telah</w:t>
      </w:r>
      <w:r w:rsidR="003A770E">
        <w:t xml:space="preserve"> berhasil</w:t>
      </w:r>
      <w:bookmarkStart w:id="0" w:name="_GoBack"/>
      <w:bookmarkEnd w:id="0"/>
      <w:r w:rsidR="003952A4">
        <w:t xml:space="preserve"> </w:t>
      </w:r>
      <w:r w:rsidR="00D13355" w:rsidRPr="00D13355">
        <w:t xml:space="preserve">membuat </w:t>
      </w:r>
      <w:r w:rsidR="009C09D8" w:rsidRPr="009C09D8">
        <w:rPr>
          <w:i/>
        </w:rPr>
        <w:t>game</w:t>
      </w:r>
      <w:r w:rsidR="003952A4">
        <w:t xml:space="preserve"> edukasi pengenalan iklim dan cuaca</w:t>
      </w:r>
      <w:r w:rsidR="00D13355" w:rsidRPr="00D13355">
        <w:t xml:space="preserve"> yang dapat membantu para siswa dan siswi dalam memahami m</w:t>
      </w:r>
      <w:r w:rsidR="004009D5">
        <w:t xml:space="preserve">ateri yang diajarkan </w:t>
      </w:r>
      <w:r w:rsidR="003E1495">
        <w:t>SD 02 Gonilan</w:t>
      </w:r>
      <w:r w:rsidR="00D13355" w:rsidRPr="00D13355">
        <w:t xml:space="preserve">. Peneliti juga sudah mengujikan </w:t>
      </w:r>
      <w:r w:rsidR="000555D8" w:rsidRPr="009C09D8">
        <w:rPr>
          <w:i/>
        </w:rPr>
        <w:t>game</w:t>
      </w:r>
      <w:r w:rsidR="000555D8">
        <w:t xml:space="preserve"> edukasi pengenalan iklim dan cuaca</w:t>
      </w:r>
      <w:r w:rsidR="00D13355" w:rsidRPr="00D13355">
        <w:t xml:space="preserve"> di </w:t>
      </w:r>
      <w:r w:rsidR="003952A4">
        <w:t xml:space="preserve">SD </w:t>
      </w:r>
      <w:r w:rsidR="00FE0856">
        <w:t>02 Gonilan</w:t>
      </w:r>
      <w:r w:rsidR="00D13355" w:rsidRPr="00D13355">
        <w:t xml:space="preserve"> untuk mendapatkan respon dan masukan dari para siswa.</w:t>
      </w:r>
    </w:p>
    <w:p w:rsidR="00302938" w:rsidRDefault="006E1007" w:rsidP="006C6411">
      <w:pPr>
        <w:pStyle w:val="Subjudul"/>
        <w:numPr>
          <w:ilvl w:val="0"/>
          <w:numId w:val="7"/>
        </w:numPr>
        <w:ind w:left="851" w:hanging="567"/>
      </w:pPr>
      <w:r>
        <w:t>Halaman awal</w:t>
      </w:r>
    </w:p>
    <w:p w:rsidR="00302938" w:rsidRDefault="00302938" w:rsidP="00DD4A1F">
      <w:pPr>
        <w:ind w:left="284"/>
      </w:pPr>
      <w:r w:rsidRPr="00302938">
        <w:t xml:space="preserve">Tampilan halaman menu awal bisa dilihat pada gambar 8. Terdiri dari empat menu utama yaitu menu main, materi, kuis dan tentang, serta dua tombol yaitu tombol keluar dan </w:t>
      </w:r>
      <w:r w:rsidR="00DE3687">
        <w:t xml:space="preserve">menu </w:t>
      </w:r>
      <w:r w:rsidRPr="00302938">
        <w:t>pengaturan.</w:t>
      </w:r>
    </w:p>
    <w:p w:rsidR="00302938" w:rsidRDefault="00302938" w:rsidP="00A4667A">
      <w:pPr>
        <w:pStyle w:val="Subjudul"/>
        <w:numPr>
          <w:ilvl w:val="0"/>
          <w:numId w:val="0"/>
        </w:numPr>
        <w:ind w:left="709"/>
        <w:jc w:val="center"/>
      </w:pPr>
      <w:r>
        <w:rPr>
          <w:b w:val="0"/>
        </w:rPr>
        <w:drawing>
          <wp:inline distT="0" distB="0" distL="0" distR="0" wp14:anchorId="10F579DF" wp14:editId="34511CC8">
            <wp:extent cx="2520000" cy="141758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in menu.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A41A95" w:rsidRPr="003C16C8" w:rsidRDefault="00302938" w:rsidP="003C16C8">
      <w:pPr>
        <w:pStyle w:val="Subjudul"/>
        <w:numPr>
          <w:ilvl w:val="0"/>
          <w:numId w:val="0"/>
        </w:numPr>
        <w:ind w:left="709"/>
        <w:jc w:val="center"/>
      </w:pPr>
      <w:r>
        <w:rPr>
          <w:b w:val="0"/>
        </w:rPr>
        <w:t>Gambar 8. Halaman menu awal</w:t>
      </w:r>
    </w:p>
    <w:p w:rsidR="00A41A95" w:rsidRDefault="00302938" w:rsidP="00441CE9">
      <w:pPr>
        <w:pStyle w:val="Subjudul"/>
        <w:numPr>
          <w:ilvl w:val="0"/>
          <w:numId w:val="7"/>
        </w:numPr>
        <w:ind w:left="851" w:hanging="566"/>
      </w:pPr>
      <w:r>
        <w:t>Halaman main</w:t>
      </w:r>
    </w:p>
    <w:p w:rsidR="008F1922" w:rsidRDefault="009461A8" w:rsidP="00DD4A1F">
      <w:pPr>
        <w:ind w:left="284"/>
        <w:rPr>
          <w:b/>
        </w:rPr>
      </w:pPr>
      <w:r>
        <w:t xml:space="preserve">Tampilan halaman main bisa dilihat pada gambar 9. Terdiri dari dua macam </w:t>
      </w:r>
      <w:r w:rsidR="005D4F7E" w:rsidRPr="005D4F7E">
        <w:rPr>
          <w:i/>
        </w:rPr>
        <w:t>game</w:t>
      </w:r>
      <w:r>
        <w:t xml:space="preserve"> yaitu tebak gambar tentang cuaca dan puzzle tentang iklim.</w:t>
      </w:r>
    </w:p>
    <w:p w:rsidR="00377347" w:rsidRDefault="008F1922" w:rsidP="000651F3">
      <w:pPr>
        <w:pStyle w:val="Subjudul"/>
        <w:numPr>
          <w:ilvl w:val="0"/>
          <w:numId w:val="0"/>
        </w:numPr>
        <w:ind w:left="709"/>
        <w:jc w:val="center"/>
        <w:rPr>
          <w:b w:val="0"/>
        </w:rPr>
      </w:pPr>
      <w:r>
        <w:rPr>
          <w:b w:val="0"/>
        </w:rPr>
        <w:lastRenderedPageBreak/>
        <w:drawing>
          <wp:inline distT="0" distB="0" distL="0" distR="0" wp14:anchorId="26C9E40C" wp14:editId="2A3E6D76">
            <wp:extent cx="2520000" cy="1417588"/>
            <wp:effectExtent l="76200" t="76200" r="128270" b="1257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9461A8" w:rsidRDefault="0098682A" w:rsidP="008546B6">
      <w:pPr>
        <w:pStyle w:val="Subjudul"/>
        <w:numPr>
          <w:ilvl w:val="0"/>
          <w:numId w:val="0"/>
        </w:numPr>
        <w:ind w:left="709"/>
        <w:jc w:val="center"/>
        <w:rPr>
          <w:b w:val="0"/>
        </w:rPr>
      </w:pPr>
      <w:r>
        <w:rPr>
          <w:b w:val="0"/>
        </w:rPr>
        <w:t>Gambar 9. Halaman menu main</w:t>
      </w:r>
    </w:p>
    <w:p w:rsidR="008546B6" w:rsidRPr="00EC3F9C" w:rsidRDefault="00DB68B7" w:rsidP="00441CE9">
      <w:pPr>
        <w:pStyle w:val="Subjudul"/>
        <w:numPr>
          <w:ilvl w:val="0"/>
          <w:numId w:val="7"/>
        </w:numPr>
        <w:ind w:left="851" w:hanging="567"/>
        <w:rPr>
          <w:b w:val="0"/>
        </w:rPr>
      </w:pPr>
      <w:r>
        <w:t>Tampilan</w:t>
      </w:r>
      <w:r w:rsidR="005D4F7E">
        <w:t xml:space="preserve"> </w:t>
      </w:r>
      <w:r w:rsidR="005D4F7E" w:rsidRPr="005D4F7E">
        <w:rPr>
          <w:i/>
        </w:rPr>
        <w:t>game</w:t>
      </w:r>
      <w:r w:rsidR="005D4F7E">
        <w:t xml:space="preserve"> tebak gambar</w:t>
      </w:r>
    </w:p>
    <w:p w:rsidR="00EC3F9C" w:rsidRPr="00EC3F9C" w:rsidRDefault="00A81E95" w:rsidP="00DD4A1F">
      <w:pPr>
        <w:ind w:left="284"/>
        <w:rPr>
          <w:b/>
        </w:rPr>
      </w:pPr>
      <w:r>
        <w:t xml:space="preserve">Tampilan </w:t>
      </w:r>
      <w:r w:rsidRPr="00A81E95">
        <w:rPr>
          <w:i/>
        </w:rPr>
        <w:t>game</w:t>
      </w:r>
      <w:r>
        <w:t xml:space="preserve"> tebak gambar bisa dilihat pada gambar 10. Gambar 10.a adalah tampilan menu level pada </w:t>
      </w:r>
      <w:r w:rsidRPr="00D75C6C">
        <w:rPr>
          <w:i/>
        </w:rPr>
        <w:t>game</w:t>
      </w:r>
      <w:r>
        <w:t xml:space="preserve"> tebak gambar, setiap level memiliki tingkat kesulitan yang berbeda-beda. Gambar 10.b adalah tampilan </w:t>
      </w:r>
      <w:r w:rsidRPr="00A81E95">
        <w:rPr>
          <w:i/>
        </w:rPr>
        <w:t>gameplay</w:t>
      </w:r>
      <w:r>
        <w:t xml:space="preserve"> dari </w:t>
      </w:r>
      <w:r w:rsidRPr="00A81E95">
        <w:rPr>
          <w:i/>
        </w:rPr>
        <w:t>game</w:t>
      </w:r>
      <w:r>
        <w:t xml:space="preserve"> tebak gambar</w:t>
      </w:r>
      <w:r w:rsidR="00394D70">
        <w:t xml:space="preserve">, pengguna diminta menjawab pertanyaan yang ada menggunakan huruf acak yang tersedia </w:t>
      </w:r>
      <w:r w:rsidR="008C29DC">
        <w:t>sebelum waktu habis</w:t>
      </w:r>
      <w:r w:rsidR="00394D70">
        <w:t>.</w:t>
      </w:r>
      <w:r w:rsidR="00365345">
        <w:t xml:space="preserve"> Gambar 10.c adalah halaman cara main, pengguna dapat membaca cara main </w:t>
      </w:r>
      <w:r w:rsidR="00365345" w:rsidRPr="00CF70CC">
        <w:rPr>
          <w:i/>
        </w:rPr>
        <w:t>game</w:t>
      </w:r>
      <w:r w:rsidR="00365345">
        <w:t xml:space="preserve"> </w:t>
      </w:r>
      <w:r w:rsidR="00365345" w:rsidRPr="00365345">
        <w:t>tebak gambar</w:t>
      </w:r>
      <w:r w:rsidR="00E84C0A">
        <w:t>,</w:t>
      </w:r>
      <w:r w:rsidR="00365345" w:rsidRPr="00365345">
        <w:t xml:space="preserve"> </w:t>
      </w:r>
      <w:r w:rsidR="00365345">
        <w:t xml:space="preserve">dengan menekan tombol tanda tanya pada halaman </w:t>
      </w:r>
      <w:r w:rsidR="00E84C0A">
        <w:t>level tebak gambar</w:t>
      </w:r>
      <w:r w:rsidR="00365345">
        <w:t>, seperti yang terdapat pada gambar 10.a.</w:t>
      </w:r>
    </w:p>
    <w:p w:rsidR="00694F36" w:rsidRDefault="00D0773F" w:rsidP="009D7DC7">
      <w:pPr>
        <w:pStyle w:val="Subjudul"/>
        <w:numPr>
          <w:ilvl w:val="0"/>
          <w:numId w:val="0"/>
        </w:numPr>
        <w:ind w:left="709"/>
        <w:rPr>
          <w:b w:val="0"/>
        </w:rPr>
      </w:pPr>
      <w:r>
        <w:rPr>
          <w:b w:val="0"/>
        </w:rPr>
        <w:drawing>
          <wp:inline distT="0" distB="0" distL="0" distR="0" wp14:anchorId="37FA1E2F" wp14:editId="1164D482">
            <wp:extent cx="2520000" cy="141758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B1088E">
        <w:rPr>
          <w:b w:val="0"/>
        </w:rPr>
        <w:tab/>
      </w:r>
      <w:r w:rsidR="00B1088E">
        <w:rPr>
          <w:b w:val="0"/>
        </w:rPr>
        <w:drawing>
          <wp:inline distT="0" distB="0" distL="0" distR="0" wp14:anchorId="64393420" wp14:editId="0191929C">
            <wp:extent cx="2520000" cy="141758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9D7DC7">
        <w:rPr>
          <w:b w:val="0"/>
        </w:rPr>
        <w:t xml:space="preserve">a. </w:t>
      </w:r>
      <w:r w:rsidR="00694F36">
        <w:rPr>
          <w:b w:val="0"/>
        </w:rPr>
        <w:t>Halaman lev</w:t>
      </w:r>
      <w:r w:rsidR="00BA0264">
        <w:rPr>
          <w:b w:val="0"/>
        </w:rPr>
        <w:t>el tebak gambar</w:t>
      </w:r>
      <w:r w:rsidR="00BA0264">
        <w:rPr>
          <w:b w:val="0"/>
        </w:rPr>
        <w:tab/>
      </w:r>
      <w:r w:rsidR="00BA0264">
        <w:rPr>
          <w:b w:val="0"/>
        </w:rPr>
        <w:tab/>
        <w:t>b.</w:t>
      </w:r>
      <w:r w:rsidR="009D7DC7">
        <w:rPr>
          <w:b w:val="0"/>
        </w:rPr>
        <w:t xml:space="preserve"> </w:t>
      </w:r>
      <w:r w:rsidR="00694F36">
        <w:rPr>
          <w:b w:val="0"/>
        </w:rPr>
        <w:t xml:space="preserve">Tampilan </w:t>
      </w:r>
      <w:r w:rsidR="00694F36" w:rsidRPr="00694F36">
        <w:rPr>
          <w:b w:val="0"/>
          <w:i/>
        </w:rPr>
        <w:t>game</w:t>
      </w:r>
      <w:r w:rsidR="00694F36">
        <w:rPr>
          <w:b w:val="0"/>
        </w:rPr>
        <w:t xml:space="preserve"> tebak gambar</w:t>
      </w:r>
    </w:p>
    <w:p w:rsidR="00103C9E" w:rsidRDefault="00103C9E" w:rsidP="009D7DC7">
      <w:pPr>
        <w:pStyle w:val="Subjudul"/>
        <w:numPr>
          <w:ilvl w:val="0"/>
          <w:numId w:val="0"/>
        </w:numPr>
        <w:ind w:left="709"/>
        <w:rPr>
          <w:b w:val="0"/>
        </w:rPr>
      </w:pPr>
      <w:r>
        <w:rPr>
          <w:b w:val="0"/>
        </w:rPr>
        <w:drawing>
          <wp:inline distT="0" distB="0" distL="0" distR="0" wp14:anchorId="48B21C20" wp14:editId="73EDCCF7">
            <wp:extent cx="2520000" cy="141758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103C9E" w:rsidRDefault="006B27CD" w:rsidP="009D7DC7">
      <w:pPr>
        <w:pStyle w:val="Subjudul"/>
        <w:numPr>
          <w:ilvl w:val="0"/>
          <w:numId w:val="0"/>
        </w:numPr>
        <w:ind w:left="709"/>
        <w:rPr>
          <w:b w:val="0"/>
        </w:rPr>
      </w:pPr>
      <w:r>
        <w:rPr>
          <w:b w:val="0"/>
        </w:rPr>
        <w:t xml:space="preserve">c. </w:t>
      </w:r>
      <w:r w:rsidR="001F624F">
        <w:rPr>
          <w:b w:val="0"/>
        </w:rPr>
        <w:t>Cara main</w:t>
      </w:r>
      <w:r>
        <w:rPr>
          <w:b w:val="0"/>
        </w:rPr>
        <w:t xml:space="preserve"> tebak gambar</w:t>
      </w:r>
    </w:p>
    <w:p w:rsidR="005E7EA0" w:rsidRPr="0023462A" w:rsidRDefault="00642AB9" w:rsidP="005E7EA0">
      <w:pPr>
        <w:pStyle w:val="Subjudul"/>
        <w:numPr>
          <w:ilvl w:val="0"/>
          <w:numId w:val="0"/>
        </w:numPr>
        <w:ind w:left="709"/>
        <w:jc w:val="center"/>
        <w:rPr>
          <w:b w:val="0"/>
        </w:rPr>
      </w:pPr>
      <w:r>
        <w:rPr>
          <w:b w:val="0"/>
        </w:rPr>
        <w:t xml:space="preserve">Gambar </w:t>
      </w:r>
      <w:r w:rsidR="005E7EA0">
        <w:rPr>
          <w:b w:val="0"/>
        </w:rPr>
        <w:t>10.</w:t>
      </w:r>
      <w:r w:rsidR="00730DB0">
        <w:rPr>
          <w:b w:val="0"/>
        </w:rPr>
        <w:t xml:space="preserve"> Tampilan</w:t>
      </w:r>
      <w:r w:rsidR="005E7EA0">
        <w:rPr>
          <w:b w:val="0"/>
        </w:rPr>
        <w:t xml:space="preserve"> </w:t>
      </w:r>
      <w:r w:rsidR="005E7EA0" w:rsidRPr="00694F36">
        <w:rPr>
          <w:b w:val="0"/>
          <w:i/>
        </w:rPr>
        <w:t>game</w:t>
      </w:r>
      <w:r w:rsidR="005E7EA0">
        <w:rPr>
          <w:b w:val="0"/>
        </w:rPr>
        <w:t xml:space="preserve"> tebak gambar</w:t>
      </w:r>
    </w:p>
    <w:p w:rsidR="0023462A" w:rsidRPr="002E3633" w:rsidRDefault="00DB68B7" w:rsidP="00B14486">
      <w:pPr>
        <w:pStyle w:val="Subjudul"/>
        <w:numPr>
          <w:ilvl w:val="0"/>
          <w:numId w:val="7"/>
        </w:numPr>
        <w:ind w:left="851" w:hanging="567"/>
        <w:rPr>
          <w:b w:val="0"/>
        </w:rPr>
      </w:pPr>
      <w:r>
        <w:t>Tampilan</w:t>
      </w:r>
      <w:r w:rsidR="00B374EC">
        <w:t xml:space="preserve"> </w:t>
      </w:r>
      <w:r w:rsidR="00B374EC" w:rsidRPr="00B374EC">
        <w:rPr>
          <w:i/>
        </w:rPr>
        <w:t>game</w:t>
      </w:r>
      <w:r w:rsidR="00B374EC">
        <w:t xml:space="preserve"> puzzle</w:t>
      </w:r>
    </w:p>
    <w:p w:rsidR="002E3633" w:rsidRPr="006029C1" w:rsidRDefault="00541AA1" w:rsidP="00DD4A1F">
      <w:pPr>
        <w:ind w:left="284"/>
        <w:rPr>
          <w:b/>
        </w:rPr>
      </w:pPr>
      <w:r>
        <w:t xml:space="preserve">Tampilan </w:t>
      </w:r>
      <w:r w:rsidRPr="00A81E95">
        <w:rPr>
          <w:i/>
        </w:rPr>
        <w:t>game</w:t>
      </w:r>
      <w:r>
        <w:t xml:space="preserve"> tebak gambar bisa dilihat pada gambar 11.</w:t>
      </w:r>
      <w:r w:rsidR="00C85EDC">
        <w:t xml:space="preserve"> Gambar 11.a adalah pilihan empat jenis iklim dalam game puzzle, setiap iklim memiliki</w:t>
      </w:r>
      <w:r w:rsidR="006335DB">
        <w:t xml:space="preserve"> tiga level</w:t>
      </w:r>
      <w:r w:rsidR="00565A19">
        <w:t xml:space="preserve"> berbeda,</w:t>
      </w:r>
      <w:r w:rsidR="006335DB">
        <w:t xml:space="preserve"> seperti yang</w:t>
      </w:r>
      <w:r w:rsidR="00430BCC">
        <w:t xml:space="preserve"> dapat dilihat pada gambar 11.b.</w:t>
      </w:r>
      <w:r w:rsidR="00742697">
        <w:t xml:space="preserve"> Gambar 10.c</w:t>
      </w:r>
      <w:r w:rsidR="0051233A">
        <w:t xml:space="preserve"> adalah tampilan </w:t>
      </w:r>
      <w:r w:rsidR="0051233A" w:rsidRPr="00A81E95">
        <w:rPr>
          <w:i/>
        </w:rPr>
        <w:t>gameplay</w:t>
      </w:r>
      <w:r w:rsidR="0051233A">
        <w:t xml:space="preserve"> dari </w:t>
      </w:r>
      <w:r w:rsidR="0051233A" w:rsidRPr="00A81E95">
        <w:rPr>
          <w:i/>
        </w:rPr>
        <w:t>game</w:t>
      </w:r>
      <w:r w:rsidR="0051233A">
        <w:t xml:space="preserve"> puzzle, pengguna diminta menyusun kembali </w:t>
      </w:r>
      <w:r w:rsidR="0051233A" w:rsidRPr="0051233A">
        <w:rPr>
          <w:i/>
        </w:rPr>
        <w:t>puzzle</w:t>
      </w:r>
      <w:r w:rsidR="0051233A">
        <w:rPr>
          <w:i/>
        </w:rPr>
        <w:t xml:space="preserve"> </w:t>
      </w:r>
      <w:r w:rsidR="0051233A">
        <w:t>acak sebelum waktu habis.</w:t>
      </w:r>
      <w:r w:rsidR="00CF70CC">
        <w:t xml:space="preserve"> Gambar 10.d adalah halaman cara main, pengguna dapat membaca cara main </w:t>
      </w:r>
      <w:r w:rsidR="00CF70CC" w:rsidRPr="00CF70CC">
        <w:rPr>
          <w:i/>
        </w:rPr>
        <w:t>game</w:t>
      </w:r>
      <w:r w:rsidR="00CF70CC">
        <w:t xml:space="preserve"> </w:t>
      </w:r>
      <w:r w:rsidR="00CF70CC" w:rsidRPr="00CF70CC">
        <w:rPr>
          <w:i/>
        </w:rPr>
        <w:t>puzzle</w:t>
      </w:r>
      <w:r w:rsidR="006029C1">
        <w:rPr>
          <w:i/>
        </w:rPr>
        <w:t xml:space="preserve"> </w:t>
      </w:r>
      <w:r w:rsidR="006029C1">
        <w:lastRenderedPageBreak/>
        <w:t>dengan menekan tombol tanda tanya pada halaman jenis musim</w:t>
      </w:r>
      <w:r w:rsidR="001534B4">
        <w:t>,</w:t>
      </w:r>
      <w:r w:rsidR="006029C1">
        <w:t xml:space="preserve"> seperti yang terdapat pada gambar 10.a.</w:t>
      </w:r>
    </w:p>
    <w:p w:rsidR="0042081F" w:rsidRDefault="0012012F" w:rsidP="0042081F">
      <w:pPr>
        <w:pStyle w:val="Subjudul"/>
        <w:numPr>
          <w:ilvl w:val="0"/>
          <w:numId w:val="0"/>
        </w:numPr>
        <w:ind w:left="709"/>
        <w:rPr>
          <w:b w:val="0"/>
        </w:rPr>
      </w:pPr>
      <w:r>
        <w:rPr>
          <w:b w:val="0"/>
        </w:rPr>
        <w:drawing>
          <wp:inline distT="0" distB="0" distL="0" distR="0" wp14:anchorId="04DD2721" wp14:editId="3332D928">
            <wp:extent cx="2520000" cy="1417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40C1A7E7" wp14:editId="6053109F">
            <wp:extent cx="2520000" cy="141758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2081F">
        <w:rPr>
          <w:b w:val="0"/>
        </w:rPr>
        <w:t xml:space="preserve">a. </w:t>
      </w:r>
      <w:r w:rsidR="00EC417E">
        <w:rPr>
          <w:b w:val="0"/>
        </w:rPr>
        <w:t>Halaman jenis musim</w:t>
      </w:r>
      <w:r w:rsidR="00EC417E">
        <w:rPr>
          <w:b w:val="0"/>
        </w:rPr>
        <w:tab/>
      </w:r>
      <w:r w:rsidR="00EC417E">
        <w:rPr>
          <w:b w:val="0"/>
        </w:rPr>
        <w:tab/>
      </w:r>
      <w:r w:rsidR="00EC417E">
        <w:rPr>
          <w:b w:val="0"/>
        </w:rPr>
        <w:tab/>
        <w:t>b. H</w:t>
      </w:r>
      <w:r w:rsidR="002E384D">
        <w:rPr>
          <w:b w:val="0"/>
        </w:rPr>
        <w:t>alaman level puzzle</w:t>
      </w:r>
    </w:p>
    <w:p w:rsidR="004132DD" w:rsidRDefault="002A6483" w:rsidP="001F624F">
      <w:pPr>
        <w:pStyle w:val="Subjudul"/>
        <w:numPr>
          <w:ilvl w:val="0"/>
          <w:numId w:val="0"/>
        </w:numPr>
        <w:ind w:left="709"/>
        <w:rPr>
          <w:b w:val="0"/>
        </w:rPr>
      </w:pPr>
      <w:r>
        <w:rPr>
          <w:b w:val="0"/>
        </w:rPr>
        <w:drawing>
          <wp:inline distT="0" distB="0" distL="0" distR="0" wp14:anchorId="6DB19D71" wp14:editId="51F1F7A7">
            <wp:extent cx="2520000" cy="141758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4AB6A865" wp14:editId="5C6705A7">
            <wp:extent cx="2520000" cy="141758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4132DD">
        <w:rPr>
          <w:b w:val="0"/>
        </w:rPr>
        <w:t xml:space="preserve">c. </w:t>
      </w:r>
      <w:r w:rsidR="00684888">
        <w:rPr>
          <w:b w:val="0"/>
        </w:rPr>
        <w:t xml:space="preserve">Tampilan </w:t>
      </w:r>
      <w:r w:rsidR="00684888" w:rsidRPr="00684888">
        <w:rPr>
          <w:b w:val="0"/>
          <w:i/>
        </w:rPr>
        <w:t>game</w:t>
      </w:r>
      <w:r w:rsidR="00684888">
        <w:rPr>
          <w:b w:val="0"/>
        </w:rPr>
        <w:t xml:space="preserve"> puzzle</w:t>
      </w:r>
      <w:r w:rsidR="001F624F">
        <w:rPr>
          <w:b w:val="0"/>
        </w:rPr>
        <w:tab/>
      </w:r>
      <w:r w:rsidR="001F624F">
        <w:rPr>
          <w:b w:val="0"/>
        </w:rPr>
        <w:tab/>
      </w:r>
      <w:r w:rsidR="001F624F">
        <w:rPr>
          <w:b w:val="0"/>
        </w:rPr>
        <w:tab/>
        <w:t>d. Cara main puzzle</w:t>
      </w:r>
    </w:p>
    <w:p w:rsidR="00642AB9" w:rsidRPr="00642AB9" w:rsidRDefault="00642AB9" w:rsidP="00642AB9">
      <w:pPr>
        <w:pStyle w:val="Subjudul"/>
        <w:numPr>
          <w:ilvl w:val="0"/>
          <w:numId w:val="0"/>
        </w:numPr>
        <w:ind w:left="709"/>
        <w:jc w:val="center"/>
        <w:rPr>
          <w:b w:val="0"/>
          <w:i/>
        </w:rPr>
      </w:pPr>
      <w:r>
        <w:rPr>
          <w:b w:val="0"/>
        </w:rPr>
        <w:t>Gambar 11.</w:t>
      </w:r>
      <w:r w:rsidR="00730DB0">
        <w:rPr>
          <w:b w:val="0"/>
        </w:rPr>
        <w:t xml:space="preserve"> Tampilan</w:t>
      </w:r>
      <w:r>
        <w:rPr>
          <w:b w:val="0"/>
        </w:rPr>
        <w:t xml:space="preserve"> </w:t>
      </w:r>
      <w:r>
        <w:rPr>
          <w:b w:val="0"/>
          <w:i/>
        </w:rPr>
        <w:t>game puzzle</w:t>
      </w:r>
    </w:p>
    <w:p w:rsidR="003067E7" w:rsidRDefault="00A00B0F" w:rsidP="00854E0B">
      <w:pPr>
        <w:pStyle w:val="Subjudul"/>
        <w:numPr>
          <w:ilvl w:val="0"/>
          <w:numId w:val="7"/>
        </w:numPr>
        <w:ind w:left="851" w:hanging="567"/>
      </w:pPr>
      <w:r>
        <w:t xml:space="preserve">Halaman </w:t>
      </w:r>
      <w:r w:rsidR="00171CEF">
        <w:t>Materi</w:t>
      </w:r>
    </w:p>
    <w:p w:rsidR="00642AB9" w:rsidRPr="00642AB9" w:rsidRDefault="00642AB9" w:rsidP="00DD4A1F">
      <w:pPr>
        <w:ind w:left="284"/>
        <w:rPr>
          <w:b/>
        </w:rPr>
      </w:pPr>
      <w:r>
        <w:t xml:space="preserve">Tampilan halaman materi bisa dilihat pada gambar </w:t>
      </w:r>
      <w:r w:rsidR="002953A9">
        <w:t xml:space="preserve">12. Pada gambar 12.a pengguna akan diminta memilih materi yang ingin dibaca, kemudian materi yang dipilih akan ditampilkan seperti gambar 12.b. Pengguna dapat membaca materi selanjutnya dengan menekan tombol panah </w:t>
      </w:r>
      <w:r w:rsidR="0053038B">
        <w:t xml:space="preserve">dan untuk keluar </w:t>
      </w:r>
      <w:r w:rsidR="002953A9">
        <w:t>pengguna dapat menekan tombol silang seperti pada gambar 12.b.</w:t>
      </w:r>
    </w:p>
    <w:p w:rsidR="00ED6B8F" w:rsidRDefault="00642AB9" w:rsidP="006E76AF">
      <w:pPr>
        <w:pStyle w:val="Subjudul"/>
        <w:numPr>
          <w:ilvl w:val="0"/>
          <w:numId w:val="0"/>
        </w:numPr>
        <w:ind w:left="709"/>
        <w:rPr>
          <w:b w:val="0"/>
        </w:rPr>
      </w:pPr>
      <w:r>
        <w:rPr>
          <w:b w:val="0"/>
        </w:rPr>
        <w:drawing>
          <wp:inline distT="0" distB="0" distL="0" distR="0" wp14:anchorId="7750C523" wp14:editId="70A7B803">
            <wp:extent cx="2520000" cy="141758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6D4B454C" wp14:editId="7BAE5856">
            <wp:extent cx="2520000" cy="141758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sidR="00F703AD">
        <w:rPr>
          <w:b w:val="0"/>
        </w:rPr>
        <w:t>a. Halaman pilih materi</w:t>
      </w:r>
      <w:r w:rsidR="00F703AD">
        <w:rPr>
          <w:b w:val="0"/>
        </w:rPr>
        <w:tab/>
      </w:r>
      <w:r w:rsidR="00F703AD">
        <w:rPr>
          <w:b w:val="0"/>
        </w:rPr>
        <w:tab/>
      </w:r>
      <w:r w:rsidR="00F703AD">
        <w:rPr>
          <w:b w:val="0"/>
        </w:rPr>
        <w:tab/>
        <w:t>b. Tampilan isi materi</w:t>
      </w:r>
    </w:p>
    <w:p w:rsidR="00F20366" w:rsidRPr="004A712D" w:rsidRDefault="00F20366" w:rsidP="00F20366">
      <w:pPr>
        <w:pStyle w:val="Subjudul"/>
        <w:numPr>
          <w:ilvl w:val="0"/>
          <w:numId w:val="0"/>
        </w:numPr>
        <w:ind w:left="709"/>
        <w:jc w:val="center"/>
        <w:rPr>
          <w:b w:val="0"/>
        </w:rPr>
      </w:pPr>
      <w:r>
        <w:rPr>
          <w:b w:val="0"/>
        </w:rPr>
        <w:t>Gambar 12. Halaman materi</w:t>
      </w:r>
    </w:p>
    <w:p w:rsidR="00B41508" w:rsidRDefault="0093721C" w:rsidP="00D42841">
      <w:pPr>
        <w:pStyle w:val="Subjudul"/>
        <w:numPr>
          <w:ilvl w:val="0"/>
          <w:numId w:val="7"/>
        </w:numPr>
        <w:ind w:left="851" w:hanging="567"/>
      </w:pPr>
      <w:r>
        <w:t>Halaman kuis</w:t>
      </w:r>
    </w:p>
    <w:p w:rsidR="009E69B5" w:rsidRPr="009E69B5" w:rsidRDefault="007949A7" w:rsidP="00DD4A1F">
      <w:pPr>
        <w:ind w:left="284"/>
        <w:rPr>
          <w:b/>
        </w:rPr>
      </w:pPr>
      <w:r>
        <w:t xml:space="preserve">Tampilan halaman </w:t>
      </w:r>
      <w:r w:rsidR="00245E10">
        <w:t>kuis</w:t>
      </w:r>
      <w:r>
        <w:t xml:space="preserve"> bisa dilihat pada gambar 13. Sebelum memulai kuis pengguna akan diberi informasi tentang kuis seperti gambar 13.a. Kemudian setelah itu pengguna dapat memulai kuis dengan menekan tombol </w:t>
      </w:r>
      <w:r w:rsidR="006B0148">
        <w:t>mulai</w:t>
      </w:r>
      <w:r>
        <w:t xml:space="preserve"> dan menjawab</w:t>
      </w:r>
      <w:r w:rsidR="002B499C">
        <w:t xml:space="preserve"> 10</w:t>
      </w:r>
      <w:r>
        <w:t xml:space="preserve"> soal yang tersedia seperti gambar 13.b.</w:t>
      </w:r>
    </w:p>
    <w:p w:rsidR="002D2B76" w:rsidRDefault="002D2B76" w:rsidP="002D2B76">
      <w:pPr>
        <w:pStyle w:val="Subjudul"/>
        <w:numPr>
          <w:ilvl w:val="0"/>
          <w:numId w:val="0"/>
        </w:numPr>
        <w:ind w:left="709"/>
        <w:rPr>
          <w:b w:val="0"/>
        </w:rPr>
      </w:pPr>
      <w:r>
        <w:rPr>
          <w:b w:val="0"/>
        </w:rPr>
        <w:lastRenderedPageBreak/>
        <w:tab/>
      </w:r>
      <w:r>
        <w:rPr>
          <w:b w:val="0"/>
        </w:rPr>
        <w:drawing>
          <wp:inline distT="0" distB="0" distL="0" distR="0" wp14:anchorId="6A7FD273" wp14:editId="44B985AE">
            <wp:extent cx="2520000" cy="141758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 </w:t>
      </w:r>
      <w:r>
        <w:rPr>
          <w:b w:val="0"/>
        </w:rPr>
        <w:tab/>
      </w:r>
      <w:r>
        <w:rPr>
          <w:b w:val="0"/>
        </w:rPr>
        <w:drawing>
          <wp:inline distT="0" distB="0" distL="0" distR="0" wp14:anchorId="1C4A4060" wp14:editId="67946662">
            <wp:extent cx="2520000" cy="141758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r>
        <w:rPr>
          <w:b w:val="0"/>
        </w:rPr>
        <w:t xml:space="preserve">a. </w:t>
      </w:r>
      <w:r w:rsidR="00384504">
        <w:rPr>
          <w:b w:val="0"/>
        </w:rPr>
        <w:t>Tampilan informasi kuis</w:t>
      </w:r>
      <w:r w:rsidR="00384504">
        <w:rPr>
          <w:b w:val="0"/>
        </w:rPr>
        <w:tab/>
      </w:r>
      <w:r w:rsidR="00384504">
        <w:rPr>
          <w:b w:val="0"/>
        </w:rPr>
        <w:tab/>
      </w:r>
      <w:r w:rsidR="00384504">
        <w:rPr>
          <w:b w:val="0"/>
        </w:rPr>
        <w:tab/>
      </w:r>
      <w:r w:rsidR="00384504">
        <w:rPr>
          <w:b w:val="0"/>
        </w:rPr>
        <w:tab/>
        <w:t>b. Tampilan k</w:t>
      </w:r>
      <w:r>
        <w:rPr>
          <w:b w:val="0"/>
        </w:rPr>
        <w:t>uis</w:t>
      </w:r>
    </w:p>
    <w:p w:rsidR="0007252C" w:rsidRPr="00384AC3" w:rsidRDefault="002D2B76" w:rsidP="000E2D38">
      <w:pPr>
        <w:pStyle w:val="Subjudul"/>
        <w:numPr>
          <w:ilvl w:val="0"/>
          <w:numId w:val="0"/>
        </w:numPr>
        <w:ind w:left="709"/>
        <w:jc w:val="center"/>
        <w:rPr>
          <w:b w:val="0"/>
        </w:rPr>
      </w:pPr>
      <w:r>
        <w:rPr>
          <w:b w:val="0"/>
        </w:rPr>
        <w:t>Gambar 13. Halaman menu kuis</w:t>
      </w:r>
    </w:p>
    <w:p w:rsidR="0007252C" w:rsidRDefault="0007252C" w:rsidP="00D42841">
      <w:pPr>
        <w:pStyle w:val="Subjudul"/>
        <w:numPr>
          <w:ilvl w:val="0"/>
          <w:numId w:val="7"/>
        </w:numPr>
        <w:ind w:left="851" w:hanging="567"/>
      </w:pPr>
      <w:r>
        <w:t>Halaman tentang</w:t>
      </w:r>
    </w:p>
    <w:p w:rsidR="008F35D2" w:rsidRPr="00300B58" w:rsidRDefault="00300B58" w:rsidP="00E916E9">
      <w:pPr>
        <w:ind w:left="284"/>
        <w:rPr>
          <w:b/>
        </w:rPr>
      </w:pPr>
      <w:r>
        <w:t xml:space="preserve">Tampilan halaman </w:t>
      </w:r>
      <w:r w:rsidR="00086B3D">
        <w:t>tentang</w:t>
      </w:r>
      <w:r>
        <w:t xml:space="preserve"> bisa dilihat pada gambar 14. Pada halaman ini berisi informasi</w:t>
      </w:r>
      <w:r w:rsidR="0047297F">
        <w:t xml:space="preserve"> tentang</w:t>
      </w:r>
      <w:r>
        <w:t xml:space="preserve"> pembuat </w:t>
      </w:r>
      <w:r>
        <w:rPr>
          <w:i/>
        </w:rPr>
        <w:t>game</w:t>
      </w:r>
      <w:r w:rsidR="00A908FC">
        <w:rPr>
          <w:i/>
        </w:rPr>
        <w:t xml:space="preserve">, </w:t>
      </w:r>
      <w:r w:rsidR="0047297F">
        <w:t xml:space="preserve">alasan pembuatan </w:t>
      </w:r>
      <w:r w:rsidR="0047297F" w:rsidRPr="008D66A3">
        <w:rPr>
          <w:i/>
        </w:rPr>
        <w:t>game</w:t>
      </w:r>
      <w:r w:rsidR="00A908FC">
        <w:rPr>
          <w:i/>
        </w:rPr>
        <w:t xml:space="preserve"> </w:t>
      </w:r>
      <w:r w:rsidR="00A908FC">
        <w:t>dan beberapa sumber gambar</w:t>
      </w:r>
      <w:r w:rsidR="00D8469D">
        <w:t>, serta animasi</w:t>
      </w:r>
      <w:r w:rsidR="00A908FC">
        <w:t xml:space="preserve"> yang menjadi pendukung dalam pembuatan </w:t>
      </w:r>
      <w:r w:rsidR="00A908FC">
        <w:rPr>
          <w:i/>
        </w:rPr>
        <w:t>game</w:t>
      </w:r>
      <w:r w:rsidR="004C4E36">
        <w:t xml:space="preserve">. </w:t>
      </w:r>
      <w:r>
        <w:t>pengguna bisa men-</w:t>
      </w:r>
      <w:r>
        <w:rPr>
          <w:i/>
        </w:rPr>
        <w:t xml:space="preserve">scroll </w:t>
      </w:r>
      <w:r w:rsidR="0098070E">
        <w:t xml:space="preserve"> tampilan u</w:t>
      </w:r>
      <w:r>
        <w:t>ntuk melihat informasi secara lengkap.</w:t>
      </w:r>
    </w:p>
    <w:p w:rsidR="007D6321" w:rsidRDefault="008F35D2" w:rsidP="008F35D2">
      <w:pPr>
        <w:pStyle w:val="Subjudul"/>
        <w:numPr>
          <w:ilvl w:val="0"/>
          <w:numId w:val="0"/>
        </w:numPr>
        <w:ind w:left="709" w:firstLine="425"/>
        <w:jc w:val="center"/>
        <w:rPr>
          <w:b w:val="0"/>
        </w:rPr>
      </w:pPr>
      <w:r>
        <w:rPr>
          <w:b w:val="0"/>
        </w:rPr>
        <w:drawing>
          <wp:inline distT="0" distB="0" distL="0" distR="0" wp14:anchorId="4328B0B1" wp14:editId="0B0F5025">
            <wp:extent cx="2520000" cy="141758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pic:spPr>
                </pic:pic>
              </a:graphicData>
            </a:graphic>
          </wp:inline>
        </w:drawing>
      </w:r>
    </w:p>
    <w:p w:rsidR="00783EE7" w:rsidRPr="007D6321" w:rsidRDefault="00783EE7" w:rsidP="008F35D2">
      <w:pPr>
        <w:pStyle w:val="Subjudul"/>
        <w:numPr>
          <w:ilvl w:val="0"/>
          <w:numId w:val="0"/>
        </w:numPr>
        <w:ind w:left="709" w:firstLine="425"/>
        <w:jc w:val="center"/>
        <w:rPr>
          <w:b w:val="0"/>
        </w:rPr>
      </w:pPr>
      <w:r>
        <w:rPr>
          <w:b w:val="0"/>
        </w:rPr>
        <w:t>Gambar 14. Halaman kuis</w:t>
      </w:r>
    </w:p>
    <w:p w:rsidR="00AA4CA7" w:rsidRDefault="00AA4CA7" w:rsidP="00D42841">
      <w:pPr>
        <w:pStyle w:val="Subjudul"/>
        <w:numPr>
          <w:ilvl w:val="0"/>
          <w:numId w:val="7"/>
        </w:numPr>
        <w:ind w:left="851" w:hanging="567"/>
      </w:pPr>
      <w:r>
        <w:t>Menu pengaturan</w:t>
      </w:r>
    </w:p>
    <w:p w:rsidR="00AA4CA7" w:rsidRDefault="00B016AC" w:rsidP="003E65E5">
      <w:pPr>
        <w:ind w:left="284"/>
        <w:rPr>
          <w:b/>
        </w:rPr>
      </w:pPr>
      <w:r>
        <w:t xml:space="preserve">Tampilan menu pengaturan bisa dilihat pada gambar 15. Pada menu ini pengguna bisa mengatur </w:t>
      </w:r>
      <w:r w:rsidRPr="001F4020">
        <w:rPr>
          <w:i/>
        </w:rPr>
        <w:t>game</w:t>
      </w:r>
      <w:r w:rsidR="001F4020">
        <w:t>. S</w:t>
      </w:r>
      <w:r>
        <w:t xml:space="preserve">eperti mematikan musik atau efek suara dalam </w:t>
      </w:r>
      <w:r w:rsidRPr="001F4020">
        <w:rPr>
          <w:i/>
        </w:rPr>
        <w:t>game</w:t>
      </w:r>
      <w:r>
        <w:t xml:space="preserve"> dan me-</w:t>
      </w:r>
      <w:r>
        <w:rPr>
          <w:i/>
        </w:rPr>
        <w:t xml:space="preserve">reset </w:t>
      </w:r>
      <w:r>
        <w:t>data game agar semua level kembali terkunci.</w:t>
      </w:r>
    </w:p>
    <w:p w:rsidR="006465C3" w:rsidRDefault="006465C3" w:rsidP="006465C3">
      <w:pPr>
        <w:pStyle w:val="Subjudul"/>
        <w:numPr>
          <w:ilvl w:val="0"/>
          <w:numId w:val="0"/>
        </w:numPr>
        <w:ind w:left="709" w:firstLine="425"/>
        <w:jc w:val="center"/>
        <w:rPr>
          <w:b w:val="0"/>
        </w:rPr>
      </w:pPr>
      <w:r>
        <w:rPr>
          <w:b w:val="0"/>
        </w:rPr>
        <w:drawing>
          <wp:inline distT="0" distB="0" distL="0" distR="0" wp14:anchorId="658246BF" wp14:editId="51E10D24">
            <wp:extent cx="2520000" cy="1417587"/>
            <wp:effectExtent l="76200" t="76200" r="128270" b="12573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pengaturan.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20000" cy="14175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465C3" w:rsidRDefault="00372756" w:rsidP="001625B0">
      <w:pPr>
        <w:pStyle w:val="Subjudul"/>
        <w:numPr>
          <w:ilvl w:val="0"/>
          <w:numId w:val="0"/>
        </w:numPr>
        <w:ind w:left="709" w:firstLine="425"/>
        <w:jc w:val="center"/>
        <w:rPr>
          <w:b w:val="0"/>
        </w:rPr>
      </w:pPr>
      <w:r>
        <w:rPr>
          <w:b w:val="0"/>
        </w:rPr>
        <w:t>Gambar 15. Menu pengaturan</w:t>
      </w:r>
    </w:p>
    <w:p w:rsidR="009E4BB2" w:rsidRDefault="009E4BB2" w:rsidP="001625B0">
      <w:pPr>
        <w:pStyle w:val="Subjudul"/>
        <w:numPr>
          <w:ilvl w:val="0"/>
          <w:numId w:val="0"/>
        </w:numPr>
        <w:ind w:left="709" w:firstLine="425"/>
        <w:jc w:val="center"/>
        <w:rPr>
          <w:b w:val="0"/>
        </w:rPr>
      </w:pPr>
    </w:p>
    <w:p w:rsidR="009E4BB2" w:rsidRDefault="009E4BB2" w:rsidP="001625B0">
      <w:pPr>
        <w:pStyle w:val="Subjudul"/>
        <w:numPr>
          <w:ilvl w:val="0"/>
          <w:numId w:val="0"/>
        </w:numPr>
        <w:ind w:left="709" w:firstLine="425"/>
        <w:jc w:val="center"/>
        <w:rPr>
          <w:b w:val="0"/>
        </w:rPr>
      </w:pPr>
    </w:p>
    <w:p w:rsidR="000E2D38" w:rsidRPr="00B016AC" w:rsidRDefault="000E2D38" w:rsidP="001625B0">
      <w:pPr>
        <w:pStyle w:val="Subjudul"/>
        <w:numPr>
          <w:ilvl w:val="0"/>
          <w:numId w:val="0"/>
        </w:numPr>
        <w:ind w:left="709" w:firstLine="425"/>
        <w:jc w:val="center"/>
        <w:rPr>
          <w:b w:val="0"/>
        </w:rPr>
      </w:pPr>
    </w:p>
    <w:p w:rsidR="0041026E" w:rsidRDefault="0041026E" w:rsidP="005D6EE1">
      <w:pPr>
        <w:pStyle w:val="Subjudul"/>
        <w:numPr>
          <w:ilvl w:val="0"/>
          <w:numId w:val="14"/>
        </w:numPr>
        <w:ind w:hanging="436"/>
      </w:pPr>
      <w:r>
        <w:lastRenderedPageBreak/>
        <w:t>Pengujian</w:t>
      </w:r>
    </w:p>
    <w:p w:rsidR="0098308F" w:rsidRDefault="0098308F" w:rsidP="005D6EE1">
      <w:pPr>
        <w:pStyle w:val="Subjudul"/>
        <w:numPr>
          <w:ilvl w:val="0"/>
          <w:numId w:val="15"/>
        </w:numPr>
        <w:ind w:left="851" w:hanging="567"/>
      </w:pPr>
      <w:r>
        <w:t xml:space="preserve">Pengujian </w:t>
      </w:r>
      <w:r w:rsidR="00827EE0">
        <w:rPr>
          <w:i/>
        </w:rPr>
        <w:t>b</w:t>
      </w:r>
      <w:r w:rsidRPr="0098308F">
        <w:rPr>
          <w:i/>
        </w:rPr>
        <w:t>lackbox</w:t>
      </w:r>
    </w:p>
    <w:p w:rsidR="00C91343" w:rsidRDefault="006A4C0B" w:rsidP="00D1105F">
      <w:pPr>
        <w:ind w:left="284"/>
        <w:rPr>
          <w:b/>
        </w:rPr>
      </w:pPr>
      <w:r w:rsidRPr="006A4C0B">
        <w:t>Pengujian blackbox bertujuan untuk mengetahu</w:t>
      </w:r>
      <w:r w:rsidR="00B518FA">
        <w:t xml:space="preserve">i dan menguji fungsi dari fitur </w:t>
      </w:r>
      <w:r w:rsidRPr="006A4C0B">
        <w:t xml:space="preserve">yang ada dalam </w:t>
      </w:r>
      <w:r w:rsidR="009C09D8" w:rsidRPr="009C09D8">
        <w:rPr>
          <w:i/>
        </w:rPr>
        <w:t>game</w:t>
      </w:r>
      <w:r w:rsidRPr="006A4C0B">
        <w:t xml:space="preserve"> edukasi, apakah sudah sesuai de</w:t>
      </w:r>
      <w:r w:rsidR="00511A35">
        <w:t>ngan yang diharapkan atau belum. U</w:t>
      </w:r>
      <w:r w:rsidRPr="006A4C0B">
        <w:t>ntuk hasil pengujian dapat dilihat pada Tabel 2</w:t>
      </w:r>
      <w:r w:rsidR="001337A1">
        <w:t>.</w:t>
      </w:r>
    </w:p>
    <w:p w:rsidR="00A13E60" w:rsidRDefault="004D0DB9" w:rsidP="00A13E60">
      <w:pPr>
        <w:pStyle w:val="Subjudul"/>
        <w:numPr>
          <w:ilvl w:val="0"/>
          <w:numId w:val="0"/>
        </w:numPr>
        <w:ind w:left="284" w:hanging="284"/>
        <w:jc w:val="center"/>
        <w:rPr>
          <w:b w:val="0"/>
        </w:rPr>
      </w:pPr>
      <w:r>
        <w:rPr>
          <w:b w:val="0"/>
        </w:rPr>
        <w:t xml:space="preserve">Tabel 2. Hasil pengujian </w:t>
      </w:r>
      <w:r w:rsidRPr="004D0DB9">
        <w:rPr>
          <w:b w:val="0"/>
          <w:i/>
        </w:rPr>
        <w:t>blackbox</w:t>
      </w:r>
    </w:p>
    <w:tbl>
      <w:tblPr>
        <w:tblStyle w:val="TableGrid"/>
        <w:tblW w:w="5000" w:type="pct"/>
        <w:tblInd w:w="392" w:type="dxa"/>
        <w:tblLook w:val="04A0" w:firstRow="1" w:lastRow="0" w:firstColumn="1" w:lastColumn="0" w:noHBand="0" w:noVBand="1"/>
      </w:tblPr>
      <w:tblGrid>
        <w:gridCol w:w="1523"/>
        <w:gridCol w:w="1420"/>
        <w:gridCol w:w="1558"/>
        <w:gridCol w:w="3311"/>
        <w:gridCol w:w="1431"/>
      </w:tblGrid>
      <w:tr w:rsidR="00EE2105" w:rsidTr="00396E5D">
        <w:trPr>
          <w:trHeight w:val="567"/>
        </w:trPr>
        <w:tc>
          <w:tcPr>
            <w:tcW w:w="82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EE2105" w:rsidRPr="008A5F51" w:rsidRDefault="00EE2105" w:rsidP="006D3CC0">
            <w:pPr>
              <w:pStyle w:val="Subjudul"/>
              <w:numPr>
                <w:ilvl w:val="0"/>
                <w:numId w:val="0"/>
              </w:numPr>
              <w:spacing w:after="0"/>
              <w:rPr>
                <w:sz w:val="22"/>
                <w:szCs w:val="22"/>
              </w:rPr>
            </w:pPr>
            <w:r w:rsidRPr="008A5F51">
              <w:rPr>
                <w:sz w:val="22"/>
                <w:szCs w:val="22"/>
              </w:rPr>
              <w:t>Keterangan</w:t>
            </w:r>
          </w:p>
        </w:tc>
      </w:tr>
      <w:tr w:rsidR="00EE2105" w:rsidTr="00396E5D">
        <w:trPr>
          <w:trHeight w:val="567"/>
        </w:trPr>
        <w:tc>
          <w:tcPr>
            <w:tcW w:w="824"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sidRPr="008A5F51">
              <w:rPr>
                <w:b w:val="0"/>
                <w:sz w:val="22"/>
                <w:szCs w:val="22"/>
              </w:rPr>
              <w:t>Menu utama</w:t>
            </w:r>
          </w:p>
        </w:tc>
        <w:tc>
          <w:tcPr>
            <w:tcW w:w="768"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tcBorders>
              <w:top w:val="single" w:sz="12" w:space="0" w:color="auto"/>
            </w:tcBorders>
            <w:vAlign w:val="center"/>
          </w:tcPr>
          <w:p w:rsidR="00EE2105" w:rsidRPr="008A5F51" w:rsidRDefault="00EE2105" w:rsidP="004F1414">
            <w:pPr>
              <w:pStyle w:val="Subjudul"/>
              <w:numPr>
                <w:ilvl w:val="0"/>
                <w:numId w:val="0"/>
              </w:numPr>
              <w:spacing w:after="0"/>
              <w:rPr>
                <w:b w:val="0"/>
                <w:sz w:val="22"/>
                <w:szCs w:val="22"/>
              </w:rPr>
            </w:pPr>
            <w:r w:rsidRPr="008A5F51">
              <w:rPr>
                <w:b w:val="0"/>
                <w:sz w:val="22"/>
                <w:szCs w:val="22"/>
              </w:rPr>
              <w:t>Pilih tombol main</w:t>
            </w:r>
            <w:r>
              <w:rPr>
                <w:b w:val="0"/>
                <w:sz w:val="22"/>
                <w:szCs w:val="22"/>
              </w:rPr>
              <w:t>.</w:t>
            </w:r>
          </w:p>
        </w:tc>
        <w:tc>
          <w:tcPr>
            <w:tcW w:w="1791"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9C09D8" w:rsidRPr="009C09D8">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B65D55" w:rsidRPr="00B65D55">
              <w:rPr>
                <w:b w:val="0"/>
                <w:i/>
                <w:sz w:val="22"/>
                <w:szCs w:val="22"/>
              </w:rPr>
              <w:t>puzzle</w:t>
            </w:r>
            <w:r w:rsidRPr="008A5F51">
              <w:rPr>
                <w:b w:val="0"/>
                <w:sz w:val="22"/>
                <w:szCs w:val="22"/>
              </w:rPr>
              <w:t>.</w:t>
            </w:r>
          </w:p>
        </w:tc>
        <w:tc>
          <w:tcPr>
            <w:tcW w:w="774" w:type="pct"/>
            <w:tcBorders>
              <w:top w:val="single" w:sz="12" w:space="0" w:color="auto"/>
            </w:tcBorders>
            <w:vAlign w:val="center"/>
          </w:tcPr>
          <w:p w:rsidR="00EE2105" w:rsidRPr="008A5F51"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Menu materi</w:t>
            </w:r>
          </w:p>
        </w:tc>
        <w:tc>
          <w:tcPr>
            <w:tcW w:w="843" w:type="pct"/>
            <w:vAlign w:val="center"/>
          </w:tcPr>
          <w:p w:rsidR="00EE2105" w:rsidRPr="008A5F51" w:rsidRDefault="00EE2105"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EE2105" w:rsidRPr="008A5F51" w:rsidRDefault="00EE2105" w:rsidP="006D3CC0">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kuis</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Menampilkan menu kuis.</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tentang</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pengaturan</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pengaturan.</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Menampilkan menu pengaturan.</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EE2105" w:rsidRDefault="00EE2105" w:rsidP="004F1414">
            <w:pPr>
              <w:pStyle w:val="Subjudul"/>
              <w:numPr>
                <w:ilvl w:val="0"/>
                <w:numId w:val="0"/>
              </w:numPr>
              <w:spacing w:after="0"/>
              <w:rPr>
                <w:b w:val="0"/>
                <w:sz w:val="22"/>
                <w:szCs w:val="22"/>
              </w:rPr>
            </w:pPr>
            <w:r>
              <w:rPr>
                <w:b w:val="0"/>
                <w:sz w:val="22"/>
                <w:szCs w:val="22"/>
              </w:rPr>
              <w:t>Pilih tombol keluar.</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pilihan keluar dari </w:t>
            </w:r>
            <w:r w:rsidR="009C09D8" w:rsidRPr="009C09D8">
              <w:rPr>
                <w:b w:val="0"/>
                <w:i/>
                <w:sz w:val="22"/>
                <w:szCs w:val="22"/>
              </w:rPr>
              <w:t>game</w:t>
            </w:r>
            <w:r>
              <w:rPr>
                <w:b w:val="0"/>
                <w:sz w:val="22"/>
                <w:szCs w:val="22"/>
              </w:rPr>
              <w:t>.</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Pr="008A5F51" w:rsidRDefault="00EE2105" w:rsidP="006D3CC0">
            <w:pPr>
              <w:pStyle w:val="Subjudul"/>
              <w:numPr>
                <w:ilvl w:val="0"/>
                <w:numId w:val="0"/>
              </w:numPr>
              <w:spacing w:after="0"/>
              <w:rPr>
                <w:b w:val="0"/>
                <w:sz w:val="22"/>
                <w:szCs w:val="22"/>
              </w:rPr>
            </w:pPr>
            <w:r>
              <w:rPr>
                <w:b w:val="0"/>
                <w:sz w:val="22"/>
                <w:szCs w:val="22"/>
              </w:rPr>
              <w:t>Menu main</w:t>
            </w: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tebak gambar</w:t>
            </w:r>
          </w:p>
        </w:tc>
        <w:tc>
          <w:tcPr>
            <w:tcW w:w="843" w:type="pct"/>
            <w:vAlign w:val="center"/>
          </w:tcPr>
          <w:p w:rsidR="00EE2105" w:rsidRPr="000D3ADD" w:rsidRDefault="00EE2105" w:rsidP="00A408ED">
            <w:pPr>
              <w:spacing w:after="0"/>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EE2105" w:rsidRPr="00043216" w:rsidRDefault="00EE2105" w:rsidP="006D3CC0">
            <w:pPr>
              <w:pStyle w:val="Subjudul"/>
              <w:numPr>
                <w:ilvl w:val="0"/>
                <w:numId w:val="0"/>
              </w:numPr>
              <w:spacing w:after="0"/>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Level tebak gambar</w:t>
            </w:r>
          </w:p>
        </w:tc>
        <w:tc>
          <w:tcPr>
            <w:tcW w:w="843" w:type="pct"/>
            <w:vAlign w:val="center"/>
          </w:tcPr>
          <w:p w:rsidR="00EE2105" w:rsidRPr="000D3ADD" w:rsidRDefault="00EE2105" w:rsidP="00A408ED">
            <w:pPr>
              <w:spacing w:after="0"/>
              <w:ind w:firstLine="0"/>
              <w:jc w:val="left"/>
            </w:pPr>
            <w:r>
              <w:t>Pilih tombol level</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tebak gambar.</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u </w:t>
            </w:r>
            <w:r w:rsidR="00B65D55" w:rsidRPr="00B65D55">
              <w:rPr>
                <w:b w:val="0"/>
                <w:i/>
                <w:sz w:val="22"/>
                <w:szCs w:val="22"/>
              </w:rPr>
              <w:t>puzzle</w:t>
            </w:r>
          </w:p>
        </w:tc>
        <w:tc>
          <w:tcPr>
            <w:tcW w:w="843" w:type="pct"/>
            <w:vAlign w:val="center"/>
          </w:tcPr>
          <w:p w:rsidR="00EE2105" w:rsidRPr="000D3ADD" w:rsidRDefault="00EE2105" w:rsidP="00A408ED">
            <w:pPr>
              <w:spacing w:after="0"/>
              <w:ind w:firstLine="0"/>
              <w:jc w:val="left"/>
            </w:pPr>
            <w:r w:rsidRPr="000D3ADD">
              <w:rPr>
                <w:sz w:val="22"/>
                <w:szCs w:val="22"/>
              </w:rPr>
              <w:t xml:space="preserve">Pilih tombol </w:t>
            </w:r>
            <w:r w:rsidR="00B65D55" w:rsidRPr="00B65D55">
              <w:rPr>
                <w:i/>
                <w:sz w:val="22"/>
                <w:szCs w:val="22"/>
              </w:rPr>
              <w:t>puzzle</w:t>
            </w:r>
            <w:r w:rsidRPr="000D3ADD">
              <w:rPr>
                <w:sz w:val="22"/>
                <w:szCs w:val="22"/>
              </w:rPr>
              <w:t>.</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Menampilkan menu jenis iklim.</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Menu jenis musim</w:t>
            </w:r>
          </w:p>
        </w:tc>
        <w:tc>
          <w:tcPr>
            <w:tcW w:w="843" w:type="pct"/>
            <w:vAlign w:val="center"/>
          </w:tcPr>
          <w:p w:rsidR="00EE2105" w:rsidRPr="000D3ADD" w:rsidRDefault="00EE2105" w:rsidP="00A408ED">
            <w:pPr>
              <w:spacing w:after="0"/>
              <w:ind w:firstLine="0"/>
              <w:jc w:val="left"/>
            </w:pPr>
            <w:r>
              <w:t>Pilih jenis musim</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level </w:t>
            </w:r>
            <w:r w:rsidR="009C09D8" w:rsidRPr="009C09D8">
              <w:rPr>
                <w:b w:val="0"/>
                <w:i/>
                <w:sz w:val="22"/>
                <w:szCs w:val="22"/>
              </w:rPr>
              <w:t>game</w:t>
            </w:r>
            <w:r>
              <w:rPr>
                <w:b w:val="0"/>
                <w:i/>
                <w:sz w:val="22"/>
                <w:szCs w:val="22"/>
              </w:rPr>
              <w:t xml:space="preserve"> </w:t>
            </w:r>
            <w:r w:rsidR="00B65D55" w:rsidRPr="00B65D55">
              <w:rPr>
                <w:b w:val="0"/>
                <w:i/>
                <w:sz w:val="22"/>
                <w:szCs w:val="22"/>
              </w:rPr>
              <w:t>puzzle</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EE2105" w:rsidTr="00396E5D">
        <w:trPr>
          <w:trHeight w:val="567"/>
        </w:trPr>
        <w:tc>
          <w:tcPr>
            <w:tcW w:w="824" w:type="pct"/>
            <w:vAlign w:val="center"/>
          </w:tcPr>
          <w:p w:rsidR="00EE2105" w:rsidRDefault="00EE2105" w:rsidP="006D3CC0">
            <w:pPr>
              <w:pStyle w:val="Subjudul"/>
              <w:numPr>
                <w:ilvl w:val="0"/>
                <w:numId w:val="0"/>
              </w:numPr>
              <w:spacing w:after="0"/>
              <w:rPr>
                <w:b w:val="0"/>
                <w:sz w:val="22"/>
                <w:szCs w:val="22"/>
              </w:rPr>
            </w:pPr>
          </w:p>
        </w:tc>
        <w:tc>
          <w:tcPr>
            <w:tcW w:w="768"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Level </w:t>
            </w:r>
            <w:r w:rsidR="00B65D55" w:rsidRPr="00B65D55">
              <w:rPr>
                <w:b w:val="0"/>
                <w:i/>
                <w:sz w:val="22"/>
                <w:szCs w:val="22"/>
              </w:rPr>
              <w:t>puzzle</w:t>
            </w:r>
          </w:p>
        </w:tc>
        <w:tc>
          <w:tcPr>
            <w:tcW w:w="843" w:type="pct"/>
            <w:vAlign w:val="center"/>
          </w:tcPr>
          <w:p w:rsidR="00EE2105" w:rsidRPr="000D3ADD" w:rsidRDefault="00EE2105" w:rsidP="00A408ED">
            <w:pPr>
              <w:spacing w:after="0"/>
              <w:ind w:firstLine="0"/>
              <w:jc w:val="left"/>
            </w:pPr>
            <w:r>
              <w:t>Pilih tombol level</w:t>
            </w:r>
          </w:p>
        </w:tc>
        <w:tc>
          <w:tcPr>
            <w:tcW w:w="1791" w:type="pct"/>
            <w:vAlign w:val="center"/>
          </w:tcPr>
          <w:p w:rsidR="00EE2105" w:rsidRDefault="00EE2105" w:rsidP="006D3CC0">
            <w:pPr>
              <w:pStyle w:val="Subjudul"/>
              <w:numPr>
                <w:ilvl w:val="0"/>
                <w:numId w:val="0"/>
              </w:numPr>
              <w:spacing w:after="0"/>
              <w:rPr>
                <w:b w:val="0"/>
                <w:sz w:val="22"/>
                <w:szCs w:val="22"/>
              </w:rPr>
            </w:pPr>
            <w:r>
              <w:rPr>
                <w:b w:val="0"/>
                <w:sz w:val="22"/>
                <w:szCs w:val="22"/>
              </w:rPr>
              <w:t xml:space="preserve">Menampilkan </w:t>
            </w:r>
            <w:r w:rsidR="009C09D8" w:rsidRPr="009C09D8">
              <w:rPr>
                <w:b w:val="0"/>
                <w:i/>
                <w:sz w:val="22"/>
                <w:szCs w:val="22"/>
              </w:rPr>
              <w:t>game</w:t>
            </w:r>
            <w:r>
              <w:rPr>
                <w:b w:val="0"/>
                <w:i/>
                <w:sz w:val="22"/>
                <w:szCs w:val="22"/>
              </w:rPr>
              <w:t xml:space="preserve"> </w:t>
            </w:r>
            <w:r>
              <w:rPr>
                <w:b w:val="0"/>
                <w:sz w:val="22"/>
                <w:szCs w:val="22"/>
              </w:rPr>
              <w:t xml:space="preserve">tebak </w:t>
            </w:r>
            <w:r w:rsidR="00B65D55" w:rsidRPr="00B65D55">
              <w:rPr>
                <w:b w:val="0"/>
                <w:i/>
                <w:sz w:val="22"/>
                <w:szCs w:val="22"/>
              </w:rPr>
              <w:t>puzzle</w:t>
            </w:r>
            <w:r>
              <w:rPr>
                <w:b w:val="0"/>
                <w:sz w:val="22"/>
                <w:szCs w:val="22"/>
              </w:rPr>
              <w:t>.</w:t>
            </w:r>
          </w:p>
        </w:tc>
        <w:tc>
          <w:tcPr>
            <w:tcW w:w="774" w:type="pct"/>
            <w:vAlign w:val="center"/>
          </w:tcPr>
          <w:p w:rsidR="00EE2105" w:rsidRDefault="00EE2105"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pPr>
            <w: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6D3CC0">
            <w:pPr>
              <w:pStyle w:val="Subjudul"/>
              <w:numPr>
                <w:ilvl w:val="0"/>
                <w:numId w:val="0"/>
              </w:numPr>
              <w:spacing w:after="0"/>
              <w:rPr>
                <w:b w:val="0"/>
                <w:sz w:val="22"/>
                <w:szCs w:val="22"/>
              </w:rPr>
            </w:pPr>
            <w:r>
              <w:rPr>
                <w:b w:val="0"/>
                <w:sz w:val="22"/>
                <w:szCs w:val="22"/>
              </w:rPr>
              <w:t>Menu materi</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Menu materi cuaca</w:t>
            </w:r>
          </w:p>
        </w:tc>
        <w:tc>
          <w:tcPr>
            <w:tcW w:w="843" w:type="pct"/>
            <w:vAlign w:val="center"/>
          </w:tcPr>
          <w:p w:rsidR="000B0B02" w:rsidRPr="000D3ADD" w:rsidRDefault="000B0B02" w:rsidP="00A408ED">
            <w:pPr>
              <w:spacing w:after="0"/>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mpilkan materi cuac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Menu materi iklim</w:t>
            </w:r>
          </w:p>
        </w:tc>
        <w:tc>
          <w:tcPr>
            <w:tcW w:w="843" w:type="pct"/>
            <w:vAlign w:val="center"/>
          </w:tcPr>
          <w:p w:rsidR="000B0B02" w:rsidRPr="000D3ADD" w:rsidRDefault="000B0B02" w:rsidP="00A408ED">
            <w:pPr>
              <w:spacing w:after="0"/>
              <w:ind w:firstLine="0"/>
              <w:jc w:val="left"/>
              <w:rPr>
                <w:sz w:val="22"/>
                <w:szCs w:val="22"/>
              </w:rPr>
            </w:pPr>
            <w:r>
              <w:rPr>
                <w:sz w:val="22"/>
                <w:szCs w:val="22"/>
              </w:rPr>
              <w:t>Pilih tombol materi iklim</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mpilkan materi iklim.</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0B0B02" w:rsidRDefault="000B0B02" w:rsidP="00A408ED">
            <w:pPr>
              <w:spacing w:after="0"/>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mpilkan materi selanjutnya dan sebelumny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6D3CC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pPr>
            <w: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apilakan menu sebelumny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6D3CC0">
            <w:pPr>
              <w:pStyle w:val="Subjudul"/>
              <w:numPr>
                <w:ilvl w:val="0"/>
                <w:numId w:val="0"/>
              </w:numPr>
              <w:spacing w:after="0"/>
              <w:rPr>
                <w:b w:val="0"/>
                <w:sz w:val="22"/>
                <w:szCs w:val="22"/>
              </w:rPr>
            </w:pPr>
            <w:r>
              <w:rPr>
                <w:b w:val="0"/>
                <w:sz w:val="22"/>
                <w:szCs w:val="22"/>
              </w:rPr>
              <w:t>Menu kuis</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mulai</w:t>
            </w:r>
          </w:p>
        </w:tc>
        <w:tc>
          <w:tcPr>
            <w:tcW w:w="843" w:type="pct"/>
            <w:vAlign w:val="center"/>
          </w:tcPr>
          <w:p w:rsidR="000B0B02" w:rsidRDefault="000B0B02" w:rsidP="00A408ED">
            <w:pPr>
              <w:spacing w:after="0"/>
              <w:ind w:firstLine="0"/>
              <w:jc w:val="left"/>
              <w:rPr>
                <w:sz w:val="22"/>
                <w:szCs w:val="22"/>
              </w:rPr>
            </w:pPr>
            <w:r>
              <w:rPr>
                <w:sz w:val="22"/>
                <w:szCs w:val="22"/>
              </w:rPr>
              <w:t>Pilih tombol mula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mulai kuis.</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tcBorders>
              <w:bottom w:val="single" w:sz="12" w:space="0" w:color="auto"/>
            </w:tcBorders>
            <w:vAlign w:val="center"/>
          </w:tcPr>
          <w:p w:rsidR="000B0B02" w:rsidRDefault="000B0B02" w:rsidP="006D3CC0">
            <w:pPr>
              <w:pStyle w:val="Subjudul"/>
              <w:numPr>
                <w:ilvl w:val="0"/>
                <w:numId w:val="0"/>
              </w:numPr>
              <w:spacing w:after="0"/>
              <w:rPr>
                <w:b w:val="0"/>
                <w:sz w:val="22"/>
                <w:szCs w:val="22"/>
              </w:rPr>
            </w:pPr>
          </w:p>
        </w:tc>
        <w:tc>
          <w:tcPr>
            <w:tcW w:w="768" w:type="pct"/>
            <w:tcBorders>
              <w:bottom w:val="single" w:sz="12" w:space="0" w:color="auto"/>
            </w:tcBorders>
            <w:vAlign w:val="center"/>
          </w:tcPr>
          <w:p w:rsidR="000B0B02" w:rsidRDefault="000B0B02" w:rsidP="006D3CC0">
            <w:pPr>
              <w:pStyle w:val="Subjudul"/>
              <w:numPr>
                <w:ilvl w:val="0"/>
                <w:numId w:val="0"/>
              </w:numPr>
              <w:spacing w:after="0"/>
              <w:rPr>
                <w:b w:val="0"/>
                <w:sz w:val="22"/>
                <w:szCs w:val="22"/>
              </w:rPr>
            </w:pPr>
            <w:r>
              <w:rPr>
                <w:b w:val="0"/>
                <w:sz w:val="22"/>
                <w:szCs w:val="22"/>
              </w:rPr>
              <w:t>Tombol ulangi</w:t>
            </w:r>
          </w:p>
        </w:tc>
        <w:tc>
          <w:tcPr>
            <w:tcW w:w="843" w:type="pct"/>
            <w:tcBorders>
              <w:bottom w:val="single" w:sz="12" w:space="0" w:color="auto"/>
            </w:tcBorders>
            <w:vAlign w:val="center"/>
          </w:tcPr>
          <w:p w:rsidR="000B0B02" w:rsidRDefault="000B0B02" w:rsidP="00A408ED">
            <w:pPr>
              <w:spacing w:after="0"/>
              <w:ind w:firstLine="0"/>
              <w:jc w:val="left"/>
              <w:rPr>
                <w:sz w:val="22"/>
                <w:szCs w:val="22"/>
              </w:rPr>
            </w:pPr>
            <w:r>
              <w:rPr>
                <w:sz w:val="22"/>
                <w:szCs w:val="22"/>
              </w:rPr>
              <w:t>Pilih tombol ulangi</w:t>
            </w:r>
          </w:p>
        </w:tc>
        <w:tc>
          <w:tcPr>
            <w:tcW w:w="1791" w:type="pct"/>
            <w:tcBorders>
              <w:bottom w:val="single" w:sz="12" w:space="0" w:color="auto"/>
            </w:tcBorders>
            <w:vAlign w:val="center"/>
          </w:tcPr>
          <w:p w:rsidR="000B0B02" w:rsidRDefault="000B0B02" w:rsidP="006D3CC0">
            <w:pPr>
              <w:pStyle w:val="Subjudul"/>
              <w:numPr>
                <w:ilvl w:val="0"/>
                <w:numId w:val="0"/>
              </w:numPr>
              <w:spacing w:after="0"/>
              <w:rPr>
                <w:b w:val="0"/>
                <w:sz w:val="22"/>
                <w:szCs w:val="22"/>
              </w:rPr>
            </w:pPr>
            <w:r>
              <w:rPr>
                <w:b w:val="0"/>
                <w:sz w:val="22"/>
                <w:szCs w:val="22"/>
              </w:rPr>
              <w:t>Mengulangi kuis.</w:t>
            </w:r>
          </w:p>
        </w:tc>
        <w:tc>
          <w:tcPr>
            <w:tcW w:w="774" w:type="pct"/>
            <w:tcBorders>
              <w:bottom w:val="single" w:sz="12" w:space="0" w:color="auto"/>
            </w:tcBorders>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3D435B" w:rsidTr="00396E5D">
        <w:trPr>
          <w:trHeight w:val="567"/>
        </w:trPr>
        <w:tc>
          <w:tcPr>
            <w:tcW w:w="824" w:type="pct"/>
            <w:tcBorders>
              <w:top w:val="single" w:sz="12" w:space="0" w:color="auto"/>
              <w:left w:val="single" w:sz="12" w:space="0" w:color="auto"/>
              <w:bottom w:val="single" w:sz="12" w:space="0" w:color="auto"/>
              <w:right w:val="single" w:sz="12" w:space="0" w:color="auto"/>
            </w:tcBorders>
            <w:vAlign w:val="center"/>
          </w:tcPr>
          <w:p w:rsidR="003D435B" w:rsidRPr="008A5F51" w:rsidRDefault="003D435B" w:rsidP="001C790F">
            <w:pPr>
              <w:pStyle w:val="Subjudul"/>
              <w:numPr>
                <w:ilvl w:val="0"/>
                <w:numId w:val="0"/>
              </w:numPr>
              <w:spacing w:after="0"/>
              <w:rPr>
                <w:sz w:val="22"/>
                <w:szCs w:val="22"/>
              </w:rPr>
            </w:pPr>
            <w:r>
              <w:rPr>
                <w:sz w:val="22"/>
                <w:szCs w:val="22"/>
              </w:rPr>
              <w:lastRenderedPageBreak/>
              <w:t>Bagian yang</w:t>
            </w:r>
            <w:r w:rsidRPr="008A5F51">
              <w:rPr>
                <w:sz w:val="22"/>
                <w:szCs w:val="22"/>
              </w:rPr>
              <w:t xml:space="preserve"> diuji</w:t>
            </w:r>
          </w:p>
        </w:tc>
        <w:tc>
          <w:tcPr>
            <w:tcW w:w="768" w:type="pct"/>
            <w:tcBorders>
              <w:top w:val="single" w:sz="12" w:space="0" w:color="auto"/>
              <w:left w:val="single" w:sz="12" w:space="0" w:color="auto"/>
              <w:bottom w:val="single" w:sz="12" w:space="0" w:color="auto"/>
              <w:right w:val="single" w:sz="12" w:space="0" w:color="auto"/>
            </w:tcBorders>
            <w:vAlign w:val="center"/>
          </w:tcPr>
          <w:p w:rsidR="003D435B" w:rsidRPr="008A5F51" w:rsidRDefault="003D435B" w:rsidP="001C790F">
            <w:pPr>
              <w:pStyle w:val="Subjudul"/>
              <w:numPr>
                <w:ilvl w:val="0"/>
                <w:numId w:val="0"/>
              </w:numPr>
              <w:spacing w:after="0"/>
              <w:rPr>
                <w:sz w:val="22"/>
                <w:szCs w:val="22"/>
              </w:rPr>
            </w:pPr>
            <w:r w:rsidRPr="008A5F51">
              <w:rPr>
                <w:sz w:val="22"/>
                <w:szCs w:val="22"/>
              </w:rPr>
              <w:t>Pengujian</w:t>
            </w:r>
          </w:p>
        </w:tc>
        <w:tc>
          <w:tcPr>
            <w:tcW w:w="843" w:type="pct"/>
            <w:tcBorders>
              <w:top w:val="single" w:sz="12" w:space="0" w:color="auto"/>
              <w:left w:val="single" w:sz="12" w:space="0" w:color="auto"/>
              <w:bottom w:val="single" w:sz="12" w:space="0" w:color="auto"/>
              <w:right w:val="single" w:sz="12" w:space="0" w:color="auto"/>
            </w:tcBorders>
            <w:vAlign w:val="center"/>
          </w:tcPr>
          <w:p w:rsidR="003D435B" w:rsidRPr="008A5F51" w:rsidRDefault="003D435B" w:rsidP="001C790F">
            <w:pPr>
              <w:pStyle w:val="Subjudul"/>
              <w:numPr>
                <w:ilvl w:val="0"/>
                <w:numId w:val="0"/>
              </w:numPr>
              <w:spacing w:after="0"/>
              <w:rPr>
                <w:sz w:val="22"/>
                <w:szCs w:val="22"/>
              </w:rPr>
            </w:pPr>
            <w:r w:rsidRPr="008A5F51">
              <w:rPr>
                <w:sz w:val="22"/>
                <w:szCs w:val="22"/>
              </w:rPr>
              <w:t>Input</w:t>
            </w:r>
          </w:p>
        </w:tc>
        <w:tc>
          <w:tcPr>
            <w:tcW w:w="1791" w:type="pct"/>
            <w:tcBorders>
              <w:top w:val="single" w:sz="12" w:space="0" w:color="auto"/>
              <w:left w:val="single" w:sz="12" w:space="0" w:color="auto"/>
              <w:bottom w:val="single" w:sz="12" w:space="0" w:color="auto"/>
              <w:right w:val="single" w:sz="12" w:space="0" w:color="auto"/>
            </w:tcBorders>
            <w:vAlign w:val="center"/>
          </w:tcPr>
          <w:p w:rsidR="003D435B" w:rsidRPr="008A5F51" w:rsidRDefault="003D435B" w:rsidP="001C790F">
            <w:pPr>
              <w:pStyle w:val="Subjudul"/>
              <w:numPr>
                <w:ilvl w:val="0"/>
                <w:numId w:val="0"/>
              </w:numPr>
              <w:spacing w:after="0"/>
              <w:rPr>
                <w:sz w:val="22"/>
                <w:szCs w:val="22"/>
              </w:rPr>
            </w:pPr>
            <w:r w:rsidRPr="008A5F51">
              <w:rPr>
                <w:sz w:val="22"/>
                <w:szCs w:val="22"/>
              </w:rPr>
              <w:t>Output</w:t>
            </w:r>
          </w:p>
        </w:tc>
        <w:tc>
          <w:tcPr>
            <w:tcW w:w="774" w:type="pct"/>
            <w:tcBorders>
              <w:top w:val="single" w:sz="12" w:space="0" w:color="auto"/>
              <w:left w:val="single" w:sz="12" w:space="0" w:color="auto"/>
              <w:bottom w:val="single" w:sz="12" w:space="0" w:color="auto"/>
              <w:right w:val="single" w:sz="12" w:space="0" w:color="auto"/>
            </w:tcBorders>
            <w:vAlign w:val="center"/>
          </w:tcPr>
          <w:p w:rsidR="003D435B" w:rsidRPr="008A5F51" w:rsidRDefault="003D435B" w:rsidP="001C790F">
            <w:pPr>
              <w:pStyle w:val="Subjudul"/>
              <w:numPr>
                <w:ilvl w:val="0"/>
                <w:numId w:val="0"/>
              </w:numPr>
              <w:spacing w:after="0"/>
              <w:rPr>
                <w:sz w:val="22"/>
                <w:szCs w:val="22"/>
              </w:rPr>
            </w:pPr>
            <w:r w:rsidRPr="008A5F51">
              <w:rPr>
                <w:sz w:val="22"/>
                <w:szCs w:val="22"/>
              </w:rPr>
              <w:t>Keterangan</w:t>
            </w:r>
          </w:p>
        </w:tc>
      </w:tr>
      <w:tr w:rsidR="000B0B02" w:rsidTr="00396E5D">
        <w:trPr>
          <w:trHeight w:val="567"/>
        </w:trPr>
        <w:tc>
          <w:tcPr>
            <w:tcW w:w="824" w:type="pct"/>
            <w:tcBorders>
              <w:top w:val="single" w:sz="12" w:space="0" w:color="auto"/>
            </w:tcBorders>
            <w:vAlign w:val="center"/>
          </w:tcPr>
          <w:p w:rsidR="000B0B02" w:rsidRDefault="000B0B02" w:rsidP="006D3CC0">
            <w:pPr>
              <w:pStyle w:val="Subjudul"/>
              <w:numPr>
                <w:ilvl w:val="0"/>
                <w:numId w:val="0"/>
              </w:numPr>
              <w:spacing w:after="0"/>
              <w:rPr>
                <w:b w:val="0"/>
                <w:sz w:val="22"/>
                <w:szCs w:val="22"/>
              </w:rPr>
            </w:pPr>
          </w:p>
        </w:tc>
        <w:tc>
          <w:tcPr>
            <w:tcW w:w="768" w:type="pct"/>
            <w:tcBorders>
              <w:top w:val="single" w:sz="12" w:space="0" w:color="auto"/>
            </w:tcBorders>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tcBorders>
              <w:top w:val="single" w:sz="12" w:space="0" w:color="auto"/>
            </w:tcBorders>
            <w:vAlign w:val="center"/>
          </w:tcPr>
          <w:p w:rsidR="000B0B02" w:rsidRDefault="000B0B02" w:rsidP="00A408ED">
            <w:pPr>
              <w:spacing w:after="0"/>
              <w:ind w:firstLine="0"/>
              <w:jc w:val="left"/>
              <w:rPr>
                <w:sz w:val="22"/>
                <w:szCs w:val="22"/>
              </w:rPr>
            </w:pPr>
            <w:r>
              <w:rPr>
                <w:sz w:val="22"/>
                <w:szCs w:val="22"/>
              </w:rPr>
              <w:t>Pilih tombol kembali</w:t>
            </w:r>
          </w:p>
        </w:tc>
        <w:tc>
          <w:tcPr>
            <w:tcW w:w="1791" w:type="pct"/>
            <w:tcBorders>
              <w:top w:val="single" w:sz="12" w:space="0" w:color="auto"/>
            </w:tcBorders>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tcBorders>
              <w:top w:val="single" w:sz="12" w:space="0" w:color="auto"/>
            </w:tcBorders>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tentang</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mbali</w:t>
            </w:r>
          </w:p>
        </w:tc>
        <w:tc>
          <w:tcPr>
            <w:tcW w:w="843" w:type="pct"/>
            <w:vAlign w:val="center"/>
          </w:tcPr>
          <w:p w:rsidR="000B0B02" w:rsidRDefault="000B0B02" w:rsidP="00A408ED">
            <w:pPr>
              <w:spacing w:after="0"/>
              <w:ind w:firstLine="0"/>
              <w:jc w:val="left"/>
              <w:rPr>
                <w:sz w:val="22"/>
                <w:szCs w:val="22"/>
              </w:rPr>
            </w:pPr>
            <w:r>
              <w:rPr>
                <w:sz w:val="22"/>
                <w:szCs w:val="22"/>
              </w:rPr>
              <w:t>Pilih tombol kembali</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mbali ke menu utam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B67510">
            <w:pPr>
              <w:pStyle w:val="Subjudul"/>
              <w:numPr>
                <w:ilvl w:val="0"/>
                <w:numId w:val="0"/>
              </w:numPr>
              <w:spacing w:after="0"/>
              <w:rPr>
                <w:b w:val="0"/>
                <w:sz w:val="22"/>
                <w:szCs w:val="22"/>
              </w:rPr>
            </w:pPr>
            <w:r>
              <w:rPr>
                <w:b w:val="0"/>
                <w:sz w:val="22"/>
                <w:szCs w:val="22"/>
              </w:rPr>
              <w:t>Menu pengaturan</w:t>
            </w: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 xml:space="preserve">Tombol reset </w:t>
            </w:r>
            <w:r w:rsidRPr="004F1414">
              <w:rPr>
                <w:b w:val="0"/>
                <w:i/>
                <w:sz w:val="22"/>
                <w:szCs w:val="22"/>
              </w:rPr>
              <w:t>game</w:t>
            </w:r>
            <w:r>
              <w:rPr>
                <w:b w:val="0"/>
                <w:sz w:val="22"/>
                <w:szCs w:val="22"/>
              </w:rPr>
              <w:t>.</w:t>
            </w:r>
          </w:p>
        </w:tc>
        <w:tc>
          <w:tcPr>
            <w:tcW w:w="843" w:type="pct"/>
            <w:vAlign w:val="center"/>
          </w:tcPr>
          <w:p w:rsidR="000B0B02" w:rsidRDefault="000B0B02" w:rsidP="00A408ED">
            <w:pPr>
              <w:spacing w:after="0"/>
              <w:ind w:firstLine="0"/>
              <w:jc w:val="left"/>
              <w:rPr>
                <w:sz w:val="22"/>
                <w:szCs w:val="22"/>
              </w:rPr>
            </w:pPr>
            <w:r>
              <w:rPr>
                <w:sz w:val="22"/>
                <w:szCs w:val="22"/>
              </w:rPr>
              <w:t>Pilih tombol reset.</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reset game</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B6751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efek suara</w:t>
            </w:r>
          </w:p>
        </w:tc>
        <w:tc>
          <w:tcPr>
            <w:tcW w:w="843" w:type="pct"/>
            <w:vAlign w:val="center"/>
          </w:tcPr>
          <w:p w:rsidR="000B0B02" w:rsidRDefault="000B0B02" w:rsidP="00A408ED">
            <w:pPr>
              <w:spacing w:after="0"/>
              <w:ind w:firstLine="0"/>
              <w:jc w:val="left"/>
              <w:rPr>
                <w:sz w:val="22"/>
                <w:szCs w:val="22"/>
              </w:rPr>
            </w:pPr>
            <w:r>
              <w:rPr>
                <w:sz w:val="22"/>
                <w:szCs w:val="22"/>
              </w:rPr>
              <w:t>Pilih tombol efek suara</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ghidupkan atau mematikan efek suara.</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B6751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musik</w:t>
            </w:r>
          </w:p>
        </w:tc>
        <w:tc>
          <w:tcPr>
            <w:tcW w:w="843" w:type="pct"/>
            <w:vAlign w:val="center"/>
          </w:tcPr>
          <w:p w:rsidR="000B0B02" w:rsidRDefault="000B0B02" w:rsidP="00A408ED">
            <w:pPr>
              <w:spacing w:after="0"/>
              <w:ind w:firstLine="0"/>
              <w:jc w:val="left"/>
              <w:rPr>
                <w:sz w:val="22"/>
                <w:szCs w:val="22"/>
              </w:rPr>
            </w:pPr>
            <w:r>
              <w:rPr>
                <w:sz w:val="22"/>
                <w:szCs w:val="22"/>
              </w:rPr>
              <w:t>Pilih tombol musik</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Menghidupkan atau mematikan musik.</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r w:rsidR="000B0B02" w:rsidTr="00396E5D">
        <w:trPr>
          <w:trHeight w:val="567"/>
        </w:trPr>
        <w:tc>
          <w:tcPr>
            <w:tcW w:w="824" w:type="pct"/>
            <w:vAlign w:val="center"/>
          </w:tcPr>
          <w:p w:rsidR="000B0B02" w:rsidRDefault="000B0B02" w:rsidP="00B67510">
            <w:pPr>
              <w:pStyle w:val="Subjudul"/>
              <w:numPr>
                <w:ilvl w:val="0"/>
                <w:numId w:val="0"/>
              </w:numPr>
              <w:spacing w:after="0"/>
              <w:rPr>
                <w:b w:val="0"/>
                <w:sz w:val="22"/>
                <w:szCs w:val="22"/>
              </w:rPr>
            </w:pPr>
          </w:p>
        </w:tc>
        <w:tc>
          <w:tcPr>
            <w:tcW w:w="768" w:type="pct"/>
            <w:vAlign w:val="center"/>
          </w:tcPr>
          <w:p w:rsidR="000B0B02" w:rsidRDefault="000B0B02" w:rsidP="006D3CC0">
            <w:pPr>
              <w:pStyle w:val="Subjudul"/>
              <w:numPr>
                <w:ilvl w:val="0"/>
                <w:numId w:val="0"/>
              </w:numPr>
              <w:spacing w:after="0"/>
              <w:rPr>
                <w:b w:val="0"/>
                <w:sz w:val="22"/>
                <w:szCs w:val="22"/>
              </w:rPr>
            </w:pPr>
            <w:r>
              <w:rPr>
                <w:b w:val="0"/>
                <w:sz w:val="22"/>
                <w:szCs w:val="22"/>
              </w:rPr>
              <w:t>Tombol keluar</w:t>
            </w:r>
          </w:p>
        </w:tc>
        <w:tc>
          <w:tcPr>
            <w:tcW w:w="843" w:type="pct"/>
            <w:vAlign w:val="center"/>
          </w:tcPr>
          <w:p w:rsidR="000B0B02" w:rsidRDefault="000B0B02" w:rsidP="00A408ED">
            <w:pPr>
              <w:spacing w:after="0"/>
              <w:ind w:firstLine="0"/>
              <w:jc w:val="left"/>
              <w:rPr>
                <w:sz w:val="22"/>
                <w:szCs w:val="22"/>
              </w:rPr>
            </w:pPr>
            <w:r>
              <w:rPr>
                <w:sz w:val="22"/>
                <w:szCs w:val="22"/>
              </w:rPr>
              <w:t>Pilih tombol keluar</w:t>
            </w:r>
          </w:p>
        </w:tc>
        <w:tc>
          <w:tcPr>
            <w:tcW w:w="1791" w:type="pct"/>
            <w:vAlign w:val="center"/>
          </w:tcPr>
          <w:p w:rsidR="000B0B02" w:rsidRDefault="000B0B02" w:rsidP="006D3CC0">
            <w:pPr>
              <w:pStyle w:val="Subjudul"/>
              <w:numPr>
                <w:ilvl w:val="0"/>
                <w:numId w:val="0"/>
              </w:numPr>
              <w:spacing w:after="0"/>
              <w:rPr>
                <w:b w:val="0"/>
                <w:sz w:val="22"/>
                <w:szCs w:val="22"/>
              </w:rPr>
            </w:pPr>
            <w:r>
              <w:rPr>
                <w:b w:val="0"/>
                <w:sz w:val="22"/>
                <w:szCs w:val="22"/>
              </w:rPr>
              <w:t>Keluar dari menu pengaturan.</w:t>
            </w:r>
          </w:p>
        </w:tc>
        <w:tc>
          <w:tcPr>
            <w:tcW w:w="774" w:type="pct"/>
            <w:vAlign w:val="center"/>
          </w:tcPr>
          <w:p w:rsidR="000B0B02" w:rsidRDefault="000B0B02" w:rsidP="006D3CC0">
            <w:pPr>
              <w:pStyle w:val="Subjudul"/>
              <w:numPr>
                <w:ilvl w:val="0"/>
                <w:numId w:val="0"/>
              </w:numPr>
              <w:spacing w:after="0"/>
              <w:rPr>
                <w:b w:val="0"/>
                <w:sz w:val="22"/>
                <w:szCs w:val="22"/>
              </w:rPr>
            </w:pPr>
            <w:r>
              <w:rPr>
                <w:b w:val="0"/>
                <w:sz w:val="22"/>
                <w:szCs w:val="22"/>
              </w:rPr>
              <w:t>Valid</w:t>
            </w:r>
          </w:p>
        </w:tc>
      </w:tr>
    </w:tbl>
    <w:p w:rsidR="00EE2105" w:rsidRDefault="00EE2105" w:rsidP="00EE2105">
      <w:pPr>
        <w:pStyle w:val="Subjudul"/>
        <w:numPr>
          <w:ilvl w:val="0"/>
          <w:numId w:val="0"/>
        </w:numPr>
        <w:ind w:left="709" w:firstLine="425"/>
        <w:rPr>
          <w:b w:val="0"/>
        </w:rPr>
      </w:pPr>
    </w:p>
    <w:p w:rsidR="002603FD" w:rsidRDefault="009A39A2" w:rsidP="004C40A0">
      <w:pPr>
        <w:ind w:left="284"/>
        <w:rPr>
          <w:b/>
        </w:rPr>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Pr>
          <w:i/>
        </w:rPr>
        <w:t>game</w:t>
      </w:r>
      <w:r>
        <w:t xml:space="preserve"> edukasi pengenalan iklim dan cuaca</w:t>
      </w:r>
      <w:r w:rsidR="002A2998">
        <w:t xml:space="preserve"> dapat berjalan dengan </w:t>
      </w:r>
      <w:r w:rsidR="00A04464">
        <w:t>baik</w:t>
      </w:r>
      <w:r w:rsidR="002A2998">
        <w:t>.</w:t>
      </w:r>
    </w:p>
    <w:p w:rsidR="002166E1" w:rsidRDefault="00112EE4" w:rsidP="00283C2C">
      <w:pPr>
        <w:pStyle w:val="Subjudul"/>
        <w:numPr>
          <w:ilvl w:val="0"/>
          <w:numId w:val="0"/>
        </w:numPr>
        <w:ind w:left="284" w:hanging="284"/>
        <w:jc w:val="center"/>
        <w:rPr>
          <w:b w:val="0"/>
          <w:i/>
        </w:rPr>
      </w:pPr>
      <w:r>
        <w:rPr>
          <w:b w:val="0"/>
        </w:rPr>
        <w:t xml:space="preserve">Tabel 3. Hasil pengujian pada perangkat </w:t>
      </w:r>
      <w:r w:rsidRPr="00112EE4">
        <w:rPr>
          <w:b w:val="0"/>
          <w:i/>
        </w:rPr>
        <w:t>android</w:t>
      </w:r>
    </w:p>
    <w:tbl>
      <w:tblPr>
        <w:tblStyle w:val="TableGrid"/>
        <w:tblW w:w="9243" w:type="dxa"/>
        <w:tblInd w:w="392" w:type="dxa"/>
        <w:tblLook w:val="04A0" w:firstRow="1" w:lastRow="0" w:firstColumn="1" w:lastColumn="0" w:noHBand="0" w:noVBand="1"/>
      </w:tblPr>
      <w:tblGrid>
        <w:gridCol w:w="510"/>
        <w:gridCol w:w="1519"/>
        <w:gridCol w:w="5328"/>
        <w:gridCol w:w="1886"/>
      </w:tblGrid>
      <w:tr w:rsidR="003359AE" w:rsidTr="00396E5D">
        <w:tc>
          <w:tcPr>
            <w:tcW w:w="0" w:type="auto"/>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No</w:t>
            </w:r>
          </w:p>
        </w:tc>
        <w:tc>
          <w:tcPr>
            <w:tcW w:w="0" w:type="auto"/>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Nama</w:t>
            </w:r>
          </w:p>
        </w:tc>
        <w:tc>
          <w:tcPr>
            <w:tcW w:w="0" w:type="auto"/>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Spesifikasi</w:t>
            </w:r>
          </w:p>
        </w:tc>
        <w:tc>
          <w:tcPr>
            <w:tcW w:w="0" w:type="auto"/>
            <w:tcBorders>
              <w:top w:val="single" w:sz="18" w:space="0" w:color="auto"/>
              <w:left w:val="single" w:sz="18" w:space="0" w:color="auto"/>
              <w:bottom w:val="single" w:sz="18" w:space="0" w:color="auto"/>
              <w:right w:val="single" w:sz="18" w:space="0" w:color="auto"/>
            </w:tcBorders>
            <w:vAlign w:val="center"/>
          </w:tcPr>
          <w:p w:rsidR="007B4F9A" w:rsidRDefault="00283C2C" w:rsidP="00CC10F3">
            <w:pPr>
              <w:pStyle w:val="Subjudul"/>
              <w:numPr>
                <w:ilvl w:val="0"/>
                <w:numId w:val="0"/>
              </w:numPr>
              <w:spacing w:after="0"/>
              <w:jc w:val="center"/>
              <w:rPr>
                <w:b w:val="0"/>
              </w:rPr>
            </w:pPr>
            <w:r>
              <w:rPr>
                <w:b w:val="0"/>
              </w:rPr>
              <w:t>Keterangan</w:t>
            </w:r>
          </w:p>
        </w:tc>
      </w:tr>
      <w:tr w:rsidR="006A2E10" w:rsidTr="00396E5D">
        <w:trPr>
          <w:trHeight w:val="567"/>
        </w:trPr>
        <w:tc>
          <w:tcPr>
            <w:tcW w:w="0" w:type="auto"/>
            <w:tcBorders>
              <w:top w:val="single" w:sz="18" w:space="0" w:color="auto"/>
            </w:tcBorders>
            <w:vAlign w:val="center"/>
          </w:tcPr>
          <w:p w:rsidR="007B4F9A" w:rsidRDefault="003F5D4B" w:rsidP="00663365">
            <w:pPr>
              <w:pStyle w:val="Subjudul"/>
              <w:numPr>
                <w:ilvl w:val="0"/>
                <w:numId w:val="0"/>
              </w:numPr>
              <w:spacing w:after="0"/>
              <w:jc w:val="center"/>
              <w:rPr>
                <w:b w:val="0"/>
              </w:rPr>
            </w:pPr>
            <w:r>
              <w:rPr>
                <w:b w:val="0"/>
              </w:rPr>
              <w:t>1</w:t>
            </w:r>
          </w:p>
        </w:tc>
        <w:tc>
          <w:tcPr>
            <w:tcW w:w="0" w:type="auto"/>
            <w:tcBorders>
              <w:top w:val="single" w:sz="18" w:space="0" w:color="auto"/>
            </w:tcBorders>
            <w:vAlign w:val="center"/>
          </w:tcPr>
          <w:p w:rsidR="007B4F9A" w:rsidRDefault="003F5D4B" w:rsidP="003B0592">
            <w:pPr>
              <w:pStyle w:val="Subjudul"/>
              <w:numPr>
                <w:ilvl w:val="0"/>
                <w:numId w:val="0"/>
              </w:numPr>
              <w:spacing w:after="0"/>
              <w:rPr>
                <w:b w:val="0"/>
              </w:rPr>
            </w:pPr>
            <w:r>
              <w:rPr>
                <w:b w:val="0"/>
              </w:rPr>
              <w:t>Redmi 3 Pro</w:t>
            </w:r>
          </w:p>
        </w:tc>
        <w:tc>
          <w:tcPr>
            <w:tcW w:w="0" w:type="auto"/>
            <w:tcBorders>
              <w:top w:val="single" w:sz="18" w:space="0" w:color="auto"/>
            </w:tcBorders>
            <w:vAlign w:val="center"/>
          </w:tcPr>
          <w:p w:rsidR="007B4F9A" w:rsidRDefault="005B6771" w:rsidP="005B6771">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tcBorders>
              <w:top w:val="single" w:sz="18" w:space="0" w:color="auto"/>
            </w:tcBorders>
            <w:vAlign w:val="center"/>
          </w:tcPr>
          <w:p w:rsidR="007B4F9A" w:rsidRDefault="001161B6" w:rsidP="003B0592">
            <w:pPr>
              <w:pStyle w:val="Subjudul"/>
              <w:numPr>
                <w:ilvl w:val="0"/>
                <w:numId w:val="0"/>
              </w:numPr>
              <w:spacing w:after="0"/>
              <w:rPr>
                <w:b w:val="0"/>
              </w:rPr>
            </w:pPr>
            <w:r>
              <w:rPr>
                <w:b w:val="0"/>
              </w:rPr>
              <w:t>Berjalan dengan baik</w:t>
            </w:r>
          </w:p>
        </w:tc>
      </w:tr>
      <w:tr w:rsidR="006A2E10" w:rsidTr="00396E5D">
        <w:trPr>
          <w:trHeight w:val="567"/>
        </w:trPr>
        <w:tc>
          <w:tcPr>
            <w:tcW w:w="0" w:type="auto"/>
          </w:tcPr>
          <w:p w:rsidR="007B4F9A" w:rsidRDefault="003F5D4B" w:rsidP="00283C2C">
            <w:pPr>
              <w:pStyle w:val="Subjudul"/>
              <w:numPr>
                <w:ilvl w:val="0"/>
                <w:numId w:val="0"/>
              </w:numPr>
              <w:spacing w:after="0"/>
              <w:jc w:val="center"/>
              <w:rPr>
                <w:b w:val="0"/>
              </w:rPr>
            </w:pPr>
            <w:r>
              <w:rPr>
                <w:b w:val="0"/>
              </w:rPr>
              <w:t>2</w:t>
            </w:r>
          </w:p>
        </w:tc>
        <w:tc>
          <w:tcPr>
            <w:tcW w:w="0" w:type="auto"/>
            <w:vAlign w:val="center"/>
          </w:tcPr>
          <w:p w:rsidR="007B4F9A" w:rsidRDefault="00A65913" w:rsidP="003B0592">
            <w:pPr>
              <w:pStyle w:val="Subjudul"/>
              <w:numPr>
                <w:ilvl w:val="0"/>
                <w:numId w:val="0"/>
              </w:numPr>
              <w:spacing w:after="0"/>
              <w:rPr>
                <w:b w:val="0"/>
              </w:rPr>
            </w:pPr>
            <w:r>
              <w:rPr>
                <w:b w:val="0"/>
              </w:rPr>
              <w:t>Redmi Note 2</w:t>
            </w:r>
          </w:p>
        </w:tc>
        <w:tc>
          <w:tcPr>
            <w:tcW w:w="0" w:type="auto"/>
            <w:vAlign w:val="center"/>
          </w:tcPr>
          <w:p w:rsidR="007B4F9A" w:rsidRDefault="005B6771" w:rsidP="005B6771">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B0592">
            <w:pPr>
              <w:pStyle w:val="Subjudul"/>
              <w:numPr>
                <w:ilvl w:val="0"/>
                <w:numId w:val="0"/>
              </w:numPr>
              <w:spacing w:after="0"/>
              <w:rPr>
                <w:b w:val="0"/>
              </w:rPr>
            </w:pPr>
            <w:r>
              <w:rPr>
                <w:b w:val="0"/>
              </w:rPr>
              <w:t>Berjalan dengan baik</w:t>
            </w:r>
          </w:p>
        </w:tc>
      </w:tr>
      <w:tr w:rsidR="006A2E10" w:rsidTr="00396E5D">
        <w:trPr>
          <w:trHeight w:val="567"/>
        </w:trPr>
        <w:tc>
          <w:tcPr>
            <w:tcW w:w="0" w:type="auto"/>
          </w:tcPr>
          <w:p w:rsidR="007B4F9A" w:rsidRDefault="003F5D4B" w:rsidP="00283C2C">
            <w:pPr>
              <w:pStyle w:val="Subjudul"/>
              <w:numPr>
                <w:ilvl w:val="0"/>
                <w:numId w:val="0"/>
              </w:numPr>
              <w:spacing w:after="0"/>
              <w:jc w:val="center"/>
              <w:rPr>
                <w:b w:val="0"/>
              </w:rPr>
            </w:pPr>
            <w:r>
              <w:rPr>
                <w:b w:val="0"/>
              </w:rPr>
              <w:t>3</w:t>
            </w:r>
          </w:p>
        </w:tc>
        <w:tc>
          <w:tcPr>
            <w:tcW w:w="0" w:type="auto"/>
            <w:vAlign w:val="center"/>
          </w:tcPr>
          <w:p w:rsidR="007B4F9A" w:rsidRDefault="001E4D40" w:rsidP="003B0592">
            <w:pPr>
              <w:pStyle w:val="Subjudul"/>
              <w:numPr>
                <w:ilvl w:val="0"/>
                <w:numId w:val="0"/>
              </w:numPr>
              <w:spacing w:after="0"/>
              <w:rPr>
                <w:b w:val="0"/>
              </w:rPr>
            </w:pPr>
            <w:r>
              <w:rPr>
                <w:b w:val="0"/>
              </w:rPr>
              <w:t>Redmi Note 5 Pro</w:t>
            </w:r>
          </w:p>
        </w:tc>
        <w:tc>
          <w:tcPr>
            <w:tcW w:w="0" w:type="auto"/>
            <w:vAlign w:val="center"/>
          </w:tcPr>
          <w:p w:rsidR="007B4F9A" w:rsidRDefault="00A65913" w:rsidP="00A65913">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B0592">
            <w:pPr>
              <w:pStyle w:val="Subjudul"/>
              <w:numPr>
                <w:ilvl w:val="0"/>
                <w:numId w:val="0"/>
              </w:numPr>
              <w:spacing w:after="0"/>
              <w:rPr>
                <w:b w:val="0"/>
              </w:rPr>
            </w:pPr>
            <w:r>
              <w:rPr>
                <w:b w:val="0"/>
              </w:rPr>
              <w:t>Berjalan dengan baik</w:t>
            </w:r>
          </w:p>
        </w:tc>
      </w:tr>
    </w:tbl>
    <w:p w:rsidR="0097600C" w:rsidRDefault="0097600C" w:rsidP="006B3930">
      <w:pPr>
        <w:pStyle w:val="Subjudul"/>
        <w:numPr>
          <w:ilvl w:val="0"/>
          <w:numId w:val="0"/>
        </w:numPr>
        <w:ind w:left="284" w:firstLine="426"/>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C46A4F">
        <w:rPr>
          <w:i/>
        </w:rPr>
        <w:t>game</w:t>
      </w:r>
      <w:r w:rsidR="00C46A4F">
        <w:t xml:space="preserve"> edukasi pengenalan iklim dan cuaca</w:t>
      </w:r>
      <w:r w:rsidR="008069AA">
        <w:t xml:space="preserve"> dapat berjalan dengan baik pada beberapa perangkat</w:t>
      </w:r>
      <w:r w:rsidR="0036039B">
        <w:rPr>
          <w:i/>
        </w:rPr>
        <w:t xml:space="preserve"> android </w:t>
      </w:r>
      <w:r w:rsidR="0036039B">
        <w:t xml:space="preserve">yang memiliki kapasitas </w:t>
      </w:r>
      <w:r w:rsidR="00327AC2">
        <w:t xml:space="preserve">RAM, </w:t>
      </w:r>
      <w:r w:rsidR="005B6771">
        <w:t>Sistem operasi</w:t>
      </w:r>
      <w:r w:rsidR="00327AC2">
        <w:t xml:space="preserve"> dan Resolusi layar yang berbeda-beda</w:t>
      </w:r>
      <w:r w:rsidR="008069AA">
        <w:rPr>
          <w:i/>
        </w:rPr>
        <w:t>.</w:t>
      </w:r>
    </w:p>
    <w:p w:rsidR="00164971" w:rsidRPr="00022B55" w:rsidRDefault="00164971" w:rsidP="00022B55">
      <w:pPr>
        <w:pStyle w:val="ListParagraph"/>
        <w:numPr>
          <w:ilvl w:val="0"/>
          <w:numId w:val="15"/>
        </w:numPr>
        <w:ind w:left="993" w:hanging="709"/>
        <w:rPr>
          <w:b/>
          <w:i/>
        </w:rPr>
      </w:pPr>
      <w:r w:rsidRPr="00022B55">
        <w:rPr>
          <w:b/>
        </w:rPr>
        <w:t xml:space="preserve">Pengujian </w:t>
      </w:r>
      <w:r w:rsidR="00C8787E">
        <w:rPr>
          <w:b/>
        </w:rPr>
        <w:t>kuesioner</w:t>
      </w:r>
    </w:p>
    <w:p w:rsidR="00164971" w:rsidRDefault="00D34E13" w:rsidP="00164971">
      <w:pPr>
        <w:ind w:left="284"/>
      </w:pPr>
      <w:r>
        <w:t>Pengujian dilakukan kepada sis</w:t>
      </w:r>
      <w:r w:rsidR="00164971">
        <w:t xml:space="preserve">wa kelas III SD Negeri 02 Gonilan dengan cara mendemokan </w:t>
      </w:r>
      <w:r w:rsidR="00164971">
        <w:rPr>
          <w:i/>
        </w:rPr>
        <w:t xml:space="preserve">game </w:t>
      </w:r>
      <w:r w:rsidR="00164971">
        <w:t xml:space="preserve">secara </w:t>
      </w:r>
      <w:r w:rsidR="009B62A5">
        <w:t>langsung</w:t>
      </w:r>
      <w:r w:rsidR="00164971">
        <w:t xml:space="preserve"> di depan kelas. Setelah mendemokan </w:t>
      </w:r>
      <w:r w:rsidR="00164971">
        <w:rPr>
          <w:i/>
        </w:rPr>
        <w:t xml:space="preserve">game </w:t>
      </w:r>
      <w:r w:rsidR="00164971">
        <w:t xml:space="preserve">didepan kelas, guru dan siswa diminta mencoba </w:t>
      </w:r>
      <w:r w:rsidR="00164971">
        <w:rPr>
          <w:i/>
        </w:rPr>
        <w:t xml:space="preserve">game </w:t>
      </w:r>
      <w:r w:rsidR="00164971">
        <w:t xml:space="preserve">secara langsung kemudian diberikan </w:t>
      </w:r>
      <w:r w:rsidR="00C8787E">
        <w:t>kuesioner</w:t>
      </w:r>
      <w:r w:rsidR="00164971">
        <w:t xml:space="preserve"> untuk menilai </w:t>
      </w:r>
      <w:r w:rsidR="00164971">
        <w:rPr>
          <w:i/>
        </w:rPr>
        <w:t xml:space="preserve">game </w:t>
      </w:r>
      <w:r w:rsidR="00164971">
        <w:t xml:space="preserve">yang telah dicoba. Jumlah responden berjumlah </w:t>
      </w:r>
      <w:r w:rsidR="00D73DED">
        <w:t>19</w:t>
      </w:r>
      <w:r w:rsidR="00164971">
        <w:t xml:space="preserve"> siswa dan 1 guru kelas III. Hasil pengujian </w:t>
      </w:r>
      <w:r w:rsidR="00C8787E">
        <w:t>kuesioner</w:t>
      </w:r>
      <w:r w:rsidR="00164971">
        <w:t xml:space="preserve"> dapat dilihat pada tabel</w:t>
      </w:r>
      <w:r w:rsidR="00164971">
        <w:rPr>
          <w:b/>
        </w:rPr>
        <w:t xml:space="preserve"> </w:t>
      </w:r>
      <w:r w:rsidR="00164971">
        <w:t>4.</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Default="00164971" w:rsidP="00164971">
      <w:pPr>
        <w:ind w:left="284" w:firstLine="0"/>
        <w:jc w:val="center"/>
        <w:rPr>
          <w:rFonts w:eastAsiaTheme="minorEastAsia"/>
        </w:rPr>
      </w:pPr>
      <m:oMath>
        <m:r>
          <w:rPr>
            <w:rFonts w:ascii="Cambria Math" w:hAnsi="Cambria Math"/>
          </w:rPr>
          <m:t xml:space="preserve">Rumus= </m:t>
        </m:r>
        <m:f>
          <m:fPr>
            <m:ctrlPr>
              <w:rPr>
                <w:rFonts w:ascii="Cambria Math" w:hAnsi="Cambria Math"/>
                <w:i/>
              </w:rPr>
            </m:ctrlPr>
          </m:fPr>
          <m:num>
            <m:r>
              <w:rPr>
                <w:rFonts w:ascii="Cambria Math" w:hAnsi="Cambria Math"/>
              </w:rPr>
              <m:t>∑ Nilai</m:t>
            </m:r>
          </m:num>
          <m:den>
            <m:r>
              <w:rPr>
                <w:rFonts w:ascii="Cambria Math" w:hAnsi="Cambria Math"/>
              </w:rPr>
              <m:t>∑ Nilai maksimal</m:t>
            </m:r>
          </m:den>
        </m:f>
        <m:r>
          <w:rPr>
            <w:rFonts w:ascii="Cambria Math" w:hAnsi="Cambria Math"/>
          </w:rPr>
          <m:t xml:space="preserve"> ×100%</m:t>
        </m:r>
      </m:oMath>
      <w:r>
        <w:rPr>
          <w:rFonts w:eastAsiaTheme="minorEastAsia"/>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Default="00164971" w:rsidP="00164971">
      <w:pPr>
        <w:ind w:left="284" w:firstLine="0"/>
        <w:jc w:val="center"/>
        <w:rPr>
          <w:rFonts w:eastAsiaTheme="minorEastAsia"/>
        </w:rPr>
      </w:pPr>
      <m:oMath>
        <m:r>
          <w:rPr>
            <w:rFonts w:ascii="Cambria Math" w:eastAsiaTheme="minorEastAsia" w:hAnsi="Cambria Math"/>
          </w:rPr>
          <m:t>Nilai maksimal = ∑Responden ×Nilai SS</m:t>
        </m:r>
      </m:oMath>
      <w:r>
        <w:rPr>
          <w:rFonts w:eastAsiaTheme="minorEastAsia"/>
        </w:rPr>
        <w:t xml:space="preserve"> . . . . . (2)</w:t>
      </w:r>
    </w:p>
    <w:p w:rsidR="00164971" w:rsidRDefault="00164971" w:rsidP="000F7251">
      <w:pPr>
        <w:ind w:left="284" w:firstLine="0"/>
        <w:jc w:val="left"/>
        <w:rPr>
          <w:rFonts w:eastAsiaTheme="minorEastAsia"/>
        </w:rPr>
      </w:pPr>
      <w:r>
        <w:rPr>
          <w:rFonts w:eastAsiaTheme="minorEastAsia"/>
        </w:rPr>
        <w:lastRenderedPageBreak/>
        <w:t xml:space="preserve">Pada </w:t>
      </w:r>
      <w:r w:rsidR="00D70F42">
        <w:rPr>
          <w:rFonts w:eastAsiaTheme="minorEastAsia"/>
        </w:rPr>
        <w:t>pengujian</w:t>
      </w:r>
      <w:r>
        <w:rPr>
          <w:rFonts w:eastAsiaTheme="minorEastAsia"/>
        </w:rPr>
        <w:t xml:space="preserve"> ini jumlah responden adalah </w:t>
      </w:r>
      <w:r w:rsidR="00A02288">
        <w:rPr>
          <w:rFonts w:eastAsiaTheme="minorEastAsia"/>
        </w:rPr>
        <w:t>20</w:t>
      </w:r>
      <w:r>
        <w:rPr>
          <w:rFonts w:eastAsiaTheme="minorEastAsia"/>
        </w:rPr>
        <w:t xml:space="preserve"> orang, oleh kare</w:t>
      </w:r>
      <w:r w:rsidR="001A2FAC">
        <w:rPr>
          <w:rFonts w:eastAsiaTheme="minorEastAsia"/>
        </w:rPr>
        <w:t xml:space="preserve">na itu nilai maksimal adalah </w:t>
      </w:r>
      <w:r w:rsidR="006A5FE2">
        <w:rPr>
          <w:rFonts w:eastAsiaTheme="minorEastAsia"/>
        </w:rPr>
        <w:t>10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6A5FE2">
        <w:rPr>
          <w:rFonts w:eastAsiaTheme="minorEastAsia"/>
        </w:rPr>
        <w:t>20</w:t>
      </w:r>
      <w:r w:rsidR="009404F8">
        <w:rPr>
          <w:rFonts w:eastAsiaTheme="minorEastAsia"/>
        </w:rPr>
        <w:t xml:space="preserve"> x 5 )</w:t>
      </w:r>
      <w:r>
        <w:rPr>
          <w:rFonts w:eastAsiaTheme="minorEastAsia"/>
        </w:rPr>
        <w:t>.</w:t>
      </w:r>
    </w:p>
    <w:p w:rsidR="00164971" w:rsidRDefault="00164971" w:rsidP="00164971">
      <w:pPr>
        <w:ind w:left="284" w:firstLine="0"/>
        <w:jc w:val="center"/>
        <w:rPr>
          <w:rFonts w:eastAsiaTheme="minorEastAsia"/>
        </w:rPr>
      </w:pPr>
      <w:r>
        <w:rPr>
          <w:rFonts w:eastAsiaTheme="minorEastAsia"/>
        </w:rPr>
        <w:t xml:space="preserve">Tabel 4. Hasil </w:t>
      </w:r>
      <w:r w:rsidR="00C8787E">
        <w:rPr>
          <w:rFonts w:eastAsiaTheme="minorEastAsia"/>
        </w:rPr>
        <w:t>kuesioner</w:t>
      </w:r>
      <w:r>
        <w:rPr>
          <w:rFonts w:eastAsiaTheme="minorEastAsia"/>
        </w:rPr>
        <w:t xml:space="preserve"> guru dan siswa kelas III</w:t>
      </w:r>
    </w:p>
    <w:tbl>
      <w:tblPr>
        <w:tblStyle w:val="TableGrid"/>
        <w:tblW w:w="5000" w:type="pct"/>
        <w:tblInd w:w="392" w:type="dxa"/>
        <w:tblLook w:val="04A0" w:firstRow="1" w:lastRow="0" w:firstColumn="1" w:lastColumn="0" w:noHBand="0" w:noVBand="1"/>
      </w:tblPr>
      <w:tblGrid>
        <w:gridCol w:w="602"/>
        <w:gridCol w:w="1690"/>
        <w:gridCol w:w="763"/>
        <w:gridCol w:w="630"/>
        <w:gridCol w:w="670"/>
        <w:gridCol w:w="776"/>
        <w:gridCol w:w="910"/>
        <w:gridCol w:w="1588"/>
        <w:gridCol w:w="1614"/>
      </w:tblGrid>
      <w:tr w:rsidR="00164971" w:rsidTr="00396E5D">
        <w:trPr>
          <w:trHeight w:val="397"/>
        </w:trPr>
        <w:tc>
          <w:tcPr>
            <w:tcW w:w="5000" w:type="pct"/>
            <w:gridSpan w:val="9"/>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Jumlah jawaban</w:t>
            </w:r>
          </w:p>
        </w:tc>
      </w:tr>
      <w:tr w:rsidR="00164971" w:rsidTr="00396E5D">
        <w:trPr>
          <w:trHeight w:val="397"/>
        </w:trPr>
        <w:tc>
          <w:tcPr>
            <w:tcW w:w="326"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No</w:t>
            </w:r>
          </w:p>
        </w:tc>
        <w:tc>
          <w:tcPr>
            <w:tcW w:w="914"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Pertanyaan</w:t>
            </w:r>
          </w:p>
        </w:tc>
        <w:tc>
          <w:tcPr>
            <w:tcW w:w="413"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SS(5)</w:t>
            </w:r>
          </w:p>
        </w:tc>
        <w:tc>
          <w:tcPr>
            <w:tcW w:w="341"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S(4)</w:t>
            </w:r>
          </w:p>
        </w:tc>
        <w:tc>
          <w:tcPr>
            <w:tcW w:w="362"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N(3)</w:t>
            </w:r>
          </w:p>
        </w:tc>
        <w:tc>
          <w:tcPr>
            <w:tcW w:w="420"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TS(2)</w:t>
            </w:r>
          </w:p>
        </w:tc>
        <w:tc>
          <w:tcPr>
            <w:tcW w:w="492"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STS(1)</w:t>
            </w:r>
          </w:p>
        </w:tc>
        <w:tc>
          <w:tcPr>
            <w:tcW w:w="859"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Total nilai</w:t>
            </w:r>
          </w:p>
        </w:tc>
        <w:tc>
          <w:tcPr>
            <w:tcW w:w="873" w:type="pct"/>
            <w:tcBorders>
              <w:top w:val="single" w:sz="12" w:space="0" w:color="auto"/>
              <w:left w:val="single" w:sz="12" w:space="0" w:color="auto"/>
              <w:bottom w:val="single" w:sz="12" w:space="0" w:color="auto"/>
              <w:right w:val="single" w:sz="12" w:space="0" w:color="auto"/>
            </w:tcBorders>
            <w:vAlign w:val="center"/>
            <w:hideMark/>
          </w:tcPr>
          <w:p w:rsidR="00164971" w:rsidRDefault="00164971" w:rsidP="007B298C">
            <w:pPr>
              <w:spacing w:after="0"/>
              <w:ind w:firstLine="0"/>
              <w:jc w:val="center"/>
              <w:rPr>
                <w:rFonts w:eastAsiaTheme="minorEastAsia"/>
              </w:rPr>
            </w:pPr>
            <w:r>
              <w:rPr>
                <w:rFonts w:eastAsiaTheme="minorEastAsia"/>
              </w:rPr>
              <w:t>Persentase</w:t>
            </w:r>
          </w:p>
        </w:tc>
      </w:tr>
      <w:tr w:rsidR="00164971" w:rsidTr="00396E5D">
        <w:trPr>
          <w:trHeight w:val="397"/>
        </w:trPr>
        <w:tc>
          <w:tcPr>
            <w:tcW w:w="326" w:type="pct"/>
            <w:tcBorders>
              <w:top w:val="single" w:sz="12"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1</w:t>
            </w:r>
          </w:p>
        </w:tc>
        <w:tc>
          <w:tcPr>
            <w:tcW w:w="914" w:type="pct"/>
            <w:tcBorders>
              <w:top w:val="single" w:sz="12"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1</w:t>
            </w:r>
          </w:p>
        </w:tc>
        <w:tc>
          <w:tcPr>
            <w:tcW w:w="413" w:type="pct"/>
            <w:tcBorders>
              <w:top w:val="single" w:sz="12" w:space="0" w:color="auto"/>
              <w:left w:val="single" w:sz="4" w:space="0" w:color="auto"/>
              <w:bottom w:val="single" w:sz="4" w:space="0" w:color="auto"/>
              <w:right w:val="single" w:sz="4" w:space="0" w:color="auto"/>
            </w:tcBorders>
            <w:vAlign w:val="center"/>
          </w:tcPr>
          <w:p w:rsidR="00164971" w:rsidRDefault="000C4245" w:rsidP="007B298C">
            <w:pPr>
              <w:spacing w:after="0"/>
              <w:ind w:firstLine="0"/>
              <w:jc w:val="center"/>
              <w:rPr>
                <w:rFonts w:eastAsiaTheme="minorEastAsia"/>
              </w:rPr>
            </w:pPr>
            <w:r>
              <w:rPr>
                <w:rFonts w:eastAsiaTheme="minorEastAsia"/>
              </w:rPr>
              <w:t>17</w:t>
            </w:r>
          </w:p>
        </w:tc>
        <w:tc>
          <w:tcPr>
            <w:tcW w:w="341" w:type="pct"/>
            <w:tcBorders>
              <w:top w:val="single" w:sz="12" w:space="0" w:color="auto"/>
              <w:left w:val="single" w:sz="4" w:space="0" w:color="auto"/>
              <w:bottom w:val="single" w:sz="4" w:space="0" w:color="auto"/>
              <w:right w:val="single" w:sz="4" w:space="0" w:color="auto"/>
            </w:tcBorders>
            <w:vAlign w:val="center"/>
          </w:tcPr>
          <w:p w:rsidR="00164971" w:rsidRDefault="00130F94" w:rsidP="007B298C">
            <w:pPr>
              <w:spacing w:after="0"/>
              <w:ind w:firstLine="0"/>
              <w:jc w:val="center"/>
              <w:rPr>
                <w:rFonts w:eastAsiaTheme="minorEastAsia"/>
              </w:rPr>
            </w:pPr>
            <w:r>
              <w:rPr>
                <w:rFonts w:eastAsiaTheme="minorEastAsia"/>
              </w:rPr>
              <w:t>3</w:t>
            </w:r>
          </w:p>
        </w:tc>
        <w:tc>
          <w:tcPr>
            <w:tcW w:w="362" w:type="pct"/>
            <w:tcBorders>
              <w:top w:val="single" w:sz="12" w:space="0" w:color="auto"/>
              <w:left w:val="single" w:sz="4" w:space="0" w:color="auto"/>
              <w:bottom w:val="single" w:sz="4" w:space="0" w:color="auto"/>
              <w:right w:val="single" w:sz="4" w:space="0" w:color="auto"/>
            </w:tcBorders>
            <w:vAlign w:val="center"/>
          </w:tcPr>
          <w:p w:rsidR="00164971" w:rsidRDefault="00DF0C49" w:rsidP="007B298C">
            <w:pPr>
              <w:spacing w:after="0"/>
              <w:ind w:firstLine="0"/>
              <w:jc w:val="center"/>
              <w:rPr>
                <w:rFonts w:eastAsiaTheme="minorEastAsia"/>
              </w:rPr>
            </w:pPr>
            <w:r>
              <w:rPr>
                <w:rFonts w:eastAsiaTheme="minorEastAsia"/>
              </w:rPr>
              <w:t>0</w:t>
            </w:r>
          </w:p>
        </w:tc>
        <w:tc>
          <w:tcPr>
            <w:tcW w:w="420" w:type="pct"/>
            <w:tcBorders>
              <w:top w:val="single" w:sz="12" w:space="0" w:color="auto"/>
              <w:left w:val="single" w:sz="4" w:space="0" w:color="auto"/>
              <w:bottom w:val="single" w:sz="4" w:space="0" w:color="auto"/>
              <w:right w:val="single" w:sz="4" w:space="0" w:color="auto"/>
            </w:tcBorders>
            <w:vAlign w:val="center"/>
          </w:tcPr>
          <w:p w:rsidR="00164971" w:rsidRDefault="00DF0C49" w:rsidP="007B298C">
            <w:pPr>
              <w:spacing w:after="0"/>
              <w:ind w:firstLine="0"/>
              <w:jc w:val="center"/>
              <w:rPr>
                <w:rFonts w:eastAsiaTheme="minorEastAsia"/>
              </w:rPr>
            </w:pPr>
            <w:r>
              <w:rPr>
                <w:rFonts w:eastAsiaTheme="minorEastAsia"/>
              </w:rPr>
              <w:t>0</w:t>
            </w:r>
          </w:p>
        </w:tc>
        <w:tc>
          <w:tcPr>
            <w:tcW w:w="492" w:type="pct"/>
            <w:tcBorders>
              <w:top w:val="single" w:sz="12" w:space="0" w:color="auto"/>
              <w:left w:val="single" w:sz="4" w:space="0" w:color="auto"/>
              <w:bottom w:val="single" w:sz="4" w:space="0" w:color="auto"/>
              <w:right w:val="single" w:sz="4" w:space="0" w:color="auto"/>
            </w:tcBorders>
            <w:vAlign w:val="center"/>
          </w:tcPr>
          <w:p w:rsidR="00164971" w:rsidRDefault="00DF0C49" w:rsidP="007B298C">
            <w:pPr>
              <w:spacing w:after="0"/>
              <w:ind w:firstLine="0"/>
              <w:jc w:val="center"/>
              <w:rPr>
                <w:rFonts w:eastAsiaTheme="minorEastAsia"/>
              </w:rPr>
            </w:pPr>
            <w:r>
              <w:rPr>
                <w:rFonts w:eastAsiaTheme="minorEastAsia"/>
              </w:rPr>
              <w:t>0</w:t>
            </w:r>
          </w:p>
        </w:tc>
        <w:tc>
          <w:tcPr>
            <w:tcW w:w="859" w:type="pct"/>
            <w:tcBorders>
              <w:top w:val="single" w:sz="12" w:space="0" w:color="auto"/>
              <w:left w:val="single" w:sz="4" w:space="0" w:color="auto"/>
              <w:bottom w:val="single" w:sz="4" w:space="0" w:color="auto"/>
              <w:right w:val="single" w:sz="4" w:space="0" w:color="auto"/>
            </w:tcBorders>
            <w:vAlign w:val="center"/>
          </w:tcPr>
          <w:p w:rsidR="00164971" w:rsidRDefault="00130F94" w:rsidP="007B298C">
            <w:pPr>
              <w:spacing w:after="0"/>
              <w:ind w:firstLine="0"/>
              <w:jc w:val="center"/>
              <w:rPr>
                <w:rFonts w:eastAsiaTheme="minorEastAsia"/>
              </w:rPr>
            </w:pPr>
            <w:r>
              <w:rPr>
                <w:rFonts w:eastAsiaTheme="minorEastAsia"/>
              </w:rPr>
              <w:t>97</w:t>
            </w:r>
          </w:p>
        </w:tc>
        <w:tc>
          <w:tcPr>
            <w:tcW w:w="873" w:type="pct"/>
            <w:tcBorders>
              <w:top w:val="single" w:sz="12" w:space="0" w:color="auto"/>
              <w:left w:val="single" w:sz="4" w:space="0" w:color="auto"/>
              <w:bottom w:val="single" w:sz="4" w:space="0" w:color="auto"/>
              <w:right w:val="single" w:sz="4" w:space="0" w:color="auto"/>
            </w:tcBorders>
            <w:vAlign w:val="center"/>
          </w:tcPr>
          <w:p w:rsidR="00164971" w:rsidRDefault="00B56207" w:rsidP="007B298C">
            <w:pPr>
              <w:spacing w:after="0"/>
              <w:ind w:firstLine="0"/>
              <w:jc w:val="center"/>
              <w:rPr>
                <w:rFonts w:eastAsiaTheme="minorEastAsia"/>
              </w:rPr>
            </w:pPr>
            <w:r>
              <w:rPr>
                <w:rFonts w:eastAsiaTheme="minorEastAsia"/>
              </w:rPr>
              <w:t>97</w:t>
            </w:r>
            <w:r w:rsidR="00124237">
              <w:rPr>
                <w:rFonts w:eastAsiaTheme="minorEastAsia"/>
              </w:rPr>
              <w:t>%</w:t>
            </w:r>
          </w:p>
        </w:tc>
      </w:tr>
      <w:tr w:rsidR="00164971"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2</w:t>
            </w:r>
          </w:p>
        </w:tc>
        <w:tc>
          <w:tcPr>
            <w:tcW w:w="914"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2</w:t>
            </w:r>
          </w:p>
        </w:tc>
        <w:tc>
          <w:tcPr>
            <w:tcW w:w="413" w:type="pct"/>
            <w:tcBorders>
              <w:top w:val="single" w:sz="4" w:space="0" w:color="auto"/>
              <w:left w:val="single" w:sz="4" w:space="0" w:color="auto"/>
              <w:bottom w:val="single" w:sz="4" w:space="0" w:color="auto"/>
              <w:right w:val="single" w:sz="4" w:space="0" w:color="auto"/>
            </w:tcBorders>
            <w:vAlign w:val="center"/>
          </w:tcPr>
          <w:p w:rsidR="00164971" w:rsidRDefault="00124237" w:rsidP="007B298C">
            <w:pPr>
              <w:spacing w:after="0"/>
              <w:ind w:firstLine="0"/>
              <w:jc w:val="center"/>
              <w:rPr>
                <w:rFonts w:eastAsiaTheme="minorEastAsia"/>
              </w:rPr>
            </w:pPr>
            <w:r>
              <w:rPr>
                <w:rFonts w:eastAsiaTheme="minorEastAsia"/>
              </w:rPr>
              <w:t>7</w:t>
            </w:r>
          </w:p>
        </w:tc>
        <w:tc>
          <w:tcPr>
            <w:tcW w:w="341" w:type="pct"/>
            <w:tcBorders>
              <w:top w:val="single" w:sz="4" w:space="0" w:color="auto"/>
              <w:left w:val="single" w:sz="4" w:space="0" w:color="auto"/>
              <w:bottom w:val="single" w:sz="4" w:space="0" w:color="auto"/>
              <w:right w:val="single" w:sz="4" w:space="0" w:color="auto"/>
            </w:tcBorders>
            <w:vAlign w:val="center"/>
          </w:tcPr>
          <w:p w:rsidR="00164971" w:rsidRDefault="00124237" w:rsidP="007B298C">
            <w:pPr>
              <w:spacing w:after="0"/>
              <w:ind w:firstLine="0"/>
              <w:jc w:val="center"/>
              <w:rPr>
                <w:rFonts w:eastAsiaTheme="minorEastAsia"/>
              </w:rPr>
            </w:pPr>
            <w:r>
              <w:rPr>
                <w:rFonts w:eastAsiaTheme="minorEastAsia"/>
              </w:rPr>
              <w:t>9</w:t>
            </w:r>
          </w:p>
        </w:tc>
        <w:tc>
          <w:tcPr>
            <w:tcW w:w="362" w:type="pct"/>
            <w:tcBorders>
              <w:top w:val="single" w:sz="4" w:space="0" w:color="auto"/>
              <w:left w:val="single" w:sz="4" w:space="0" w:color="auto"/>
              <w:bottom w:val="single" w:sz="4" w:space="0" w:color="auto"/>
              <w:right w:val="single" w:sz="4" w:space="0" w:color="auto"/>
            </w:tcBorders>
            <w:vAlign w:val="center"/>
          </w:tcPr>
          <w:p w:rsidR="00164971" w:rsidRDefault="00124237" w:rsidP="007B298C">
            <w:pPr>
              <w:spacing w:after="0"/>
              <w:ind w:firstLine="0"/>
              <w:jc w:val="center"/>
              <w:rPr>
                <w:rFonts w:eastAsiaTheme="minorEastAsia"/>
              </w:rPr>
            </w:pPr>
            <w:r>
              <w:rPr>
                <w:rFonts w:eastAsiaTheme="minorEastAsia"/>
              </w:rPr>
              <w:t>4</w:t>
            </w:r>
          </w:p>
        </w:tc>
        <w:tc>
          <w:tcPr>
            <w:tcW w:w="420" w:type="pct"/>
            <w:tcBorders>
              <w:top w:val="single" w:sz="4" w:space="0" w:color="auto"/>
              <w:left w:val="single" w:sz="4" w:space="0" w:color="auto"/>
              <w:bottom w:val="single" w:sz="4" w:space="0" w:color="auto"/>
              <w:right w:val="single" w:sz="4" w:space="0" w:color="auto"/>
            </w:tcBorders>
            <w:vAlign w:val="center"/>
          </w:tcPr>
          <w:p w:rsidR="00164971" w:rsidRDefault="00124237"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164971" w:rsidRDefault="00124237"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164971" w:rsidRDefault="00124237" w:rsidP="007B298C">
            <w:pPr>
              <w:spacing w:after="0"/>
              <w:ind w:firstLine="0"/>
              <w:jc w:val="center"/>
              <w:rPr>
                <w:rFonts w:eastAsiaTheme="minorEastAsia"/>
              </w:rPr>
            </w:pPr>
            <w:r>
              <w:rPr>
                <w:rFonts w:eastAsiaTheme="minorEastAsia"/>
              </w:rPr>
              <w:t>84</w:t>
            </w:r>
          </w:p>
        </w:tc>
        <w:tc>
          <w:tcPr>
            <w:tcW w:w="873" w:type="pct"/>
            <w:tcBorders>
              <w:top w:val="single" w:sz="4" w:space="0" w:color="auto"/>
              <w:left w:val="single" w:sz="4" w:space="0" w:color="auto"/>
              <w:bottom w:val="single" w:sz="4" w:space="0" w:color="auto"/>
              <w:right w:val="single" w:sz="4" w:space="0" w:color="auto"/>
            </w:tcBorders>
            <w:vAlign w:val="center"/>
          </w:tcPr>
          <w:p w:rsidR="00164971" w:rsidRDefault="00124237" w:rsidP="007B298C">
            <w:pPr>
              <w:spacing w:after="0"/>
              <w:ind w:firstLine="0"/>
              <w:jc w:val="center"/>
              <w:rPr>
                <w:rFonts w:eastAsiaTheme="minorEastAsia"/>
              </w:rPr>
            </w:pPr>
            <w:r>
              <w:rPr>
                <w:rFonts w:eastAsiaTheme="minorEastAsia"/>
              </w:rPr>
              <w:t>84%</w:t>
            </w:r>
          </w:p>
        </w:tc>
      </w:tr>
      <w:tr w:rsidR="00164971"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3</w:t>
            </w:r>
          </w:p>
        </w:tc>
        <w:tc>
          <w:tcPr>
            <w:tcW w:w="914"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3</w:t>
            </w:r>
          </w:p>
        </w:tc>
        <w:tc>
          <w:tcPr>
            <w:tcW w:w="413" w:type="pct"/>
            <w:tcBorders>
              <w:top w:val="single" w:sz="4" w:space="0" w:color="auto"/>
              <w:left w:val="single" w:sz="4" w:space="0" w:color="auto"/>
              <w:bottom w:val="single" w:sz="4" w:space="0" w:color="auto"/>
              <w:right w:val="single" w:sz="4" w:space="0" w:color="auto"/>
            </w:tcBorders>
            <w:vAlign w:val="center"/>
          </w:tcPr>
          <w:p w:rsidR="00164971" w:rsidRDefault="0045641E" w:rsidP="007B298C">
            <w:pPr>
              <w:spacing w:after="0"/>
              <w:ind w:firstLine="0"/>
              <w:jc w:val="center"/>
              <w:rPr>
                <w:rFonts w:eastAsiaTheme="minorEastAsia"/>
              </w:rPr>
            </w:pPr>
            <w:r>
              <w:rPr>
                <w:rFonts w:eastAsiaTheme="minorEastAsia"/>
              </w:rPr>
              <w:t>12</w:t>
            </w:r>
          </w:p>
        </w:tc>
        <w:tc>
          <w:tcPr>
            <w:tcW w:w="341" w:type="pct"/>
            <w:tcBorders>
              <w:top w:val="single" w:sz="4" w:space="0" w:color="auto"/>
              <w:left w:val="single" w:sz="4" w:space="0" w:color="auto"/>
              <w:bottom w:val="single" w:sz="4" w:space="0" w:color="auto"/>
              <w:right w:val="single" w:sz="4" w:space="0" w:color="auto"/>
            </w:tcBorders>
            <w:vAlign w:val="center"/>
          </w:tcPr>
          <w:p w:rsidR="00164971" w:rsidRDefault="0045641E" w:rsidP="007B298C">
            <w:pPr>
              <w:spacing w:after="0"/>
              <w:ind w:firstLine="0"/>
              <w:jc w:val="center"/>
              <w:rPr>
                <w:rFonts w:eastAsiaTheme="minorEastAsia"/>
              </w:rPr>
            </w:pPr>
            <w:r>
              <w:rPr>
                <w:rFonts w:eastAsiaTheme="minorEastAsia"/>
              </w:rPr>
              <w:t>8</w:t>
            </w:r>
          </w:p>
        </w:tc>
        <w:tc>
          <w:tcPr>
            <w:tcW w:w="362" w:type="pct"/>
            <w:tcBorders>
              <w:top w:val="single" w:sz="4" w:space="0" w:color="auto"/>
              <w:left w:val="single" w:sz="4" w:space="0" w:color="auto"/>
              <w:bottom w:val="single" w:sz="4" w:space="0" w:color="auto"/>
              <w:right w:val="single" w:sz="4" w:space="0" w:color="auto"/>
            </w:tcBorders>
            <w:vAlign w:val="center"/>
          </w:tcPr>
          <w:p w:rsidR="00164971" w:rsidRDefault="0045641E" w:rsidP="007B298C">
            <w:pPr>
              <w:spacing w:after="0"/>
              <w:ind w:firstLine="0"/>
              <w:jc w:val="center"/>
              <w:rPr>
                <w:rFonts w:eastAsiaTheme="minorEastAsia"/>
              </w:rPr>
            </w:pPr>
            <w:r>
              <w:rPr>
                <w:rFonts w:eastAsiaTheme="minorEastAsia"/>
              </w:rPr>
              <w:t>0</w:t>
            </w:r>
          </w:p>
        </w:tc>
        <w:tc>
          <w:tcPr>
            <w:tcW w:w="420" w:type="pct"/>
            <w:tcBorders>
              <w:top w:val="single" w:sz="4" w:space="0" w:color="auto"/>
              <w:left w:val="single" w:sz="4" w:space="0" w:color="auto"/>
              <w:bottom w:val="single" w:sz="4" w:space="0" w:color="auto"/>
              <w:right w:val="single" w:sz="4" w:space="0" w:color="auto"/>
            </w:tcBorders>
            <w:vAlign w:val="center"/>
          </w:tcPr>
          <w:p w:rsidR="00164971" w:rsidRDefault="0045641E"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164971" w:rsidRDefault="0045641E"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164971" w:rsidRDefault="0045641E" w:rsidP="007B298C">
            <w:pPr>
              <w:spacing w:after="0"/>
              <w:ind w:firstLine="0"/>
              <w:jc w:val="center"/>
              <w:rPr>
                <w:rFonts w:eastAsiaTheme="minorEastAsia"/>
              </w:rPr>
            </w:pPr>
            <w:r>
              <w:rPr>
                <w:rFonts w:eastAsiaTheme="minorEastAsia"/>
              </w:rPr>
              <w:t>92</w:t>
            </w:r>
          </w:p>
        </w:tc>
        <w:tc>
          <w:tcPr>
            <w:tcW w:w="873" w:type="pct"/>
            <w:tcBorders>
              <w:top w:val="single" w:sz="4" w:space="0" w:color="auto"/>
              <w:left w:val="single" w:sz="4" w:space="0" w:color="auto"/>
              <w:bottom w:val="single" w:sz="4" w:space="0" w:color="auto"/>
              <w:right w:val="single" w:sz="4" w:space="0" w:color="auto"/>
            </w:tcBorders>
            <w:vAlign w:val="center"/>
          </w:tcPr>
          <w:p w:rsidR="00164971" w:rsidRDefault="0045641E" w:rsidP="007B298C">
            <w:pPr>
              <w:spacing w:after="0"/>
              <w:ind w:firstLine="0"/>
              <w:jc w:val="center"/>
              <w:rPr>
                <w:rFonts w:eastAsiaTheme="minorEastAsia"/>
              </w:rPr>
            </w:pPr>
            <w:r>
              <w:rPr>
                <w:rFonts w:eastAsiaTheme="minorEastAsia"/>
              </w:rPr>
              <w:t>92%</w:t>
            </w:r>
          </w:p>
        </w:tc>
      </w:tr>
      <w:tr w:rsidR="00164971"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4</w:t>
            </w:r>
          </w:p>
        </w:tc>
        <w:tc>
          <w:tcPr>
            <w:tcW w:w="914"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4</w:t>
            </w:r>
          </w:p>
        </w:tc>
        <w:tc>
          <w:tcPr>
            <w:tcW w:w="413"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12</w:t>
            </w:r>
          </w:p>
        </w:tc>
        <w:tc>
          <w:tcPr>
            <w:tcW w:w="341"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8</w:t>
            </w:r>
          </w:p>
        </w:tc>
        <w:tc>
          <w:tcPr>
            <w:tcW w:w="362"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0</w:t>
            </w:r>
          </w:p>
        </w:tc>
        <w:tc>
          <w:tcPr>
            <w:tcW w:w="420"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92</w:t>
            </w:r>
          </w:p>
        </w:tc>
        <w:tc>
          <w:tcPr>
            <w:tcW w:w="873"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92%</w:t>
            </w:r>
          </w:p>
        </w:tc>
      </w:tr>
      <w:tr w:rsidR="00164971"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5</w:t>
            </w:r>
          </w:p>
        </w:tc>
        <w:tc>
          <w:tcPr>
            <w:tcW w:w="914"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5</w:t>
            </w:r>
          </w:p>
        </w:tc>
        <w:tc>
          <w:tcPr>
            <w:tcW w:w="413"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9</w:t>
            </w:r>
          </w:p>
        </w:tc>
        <w:tc>
          <w:tcPr>
            <w:tcW w:w="341"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9</w:t>
            </w:r>
          </w:p>
        </w:tc>
        <w:tc>
          <w:tcPr>
            <w:tcW w:w="362"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2</w:t>
            </w:r>
          </w:p>
        </w:tc>
        <w:tc>
          <w:tcPr>
            <w:tcW w:w="420"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87</w:t>
            </w:r>
          </w:p>
        </w:tc>
        <w:tc>
          <w:tcPr>
            <w:tcW w:w="873" w:type="pct"/>
            <w:tcBorders>
              <w:top w:val="single" w:sz="4" w:space="0" w:color="auto"/>
              <w:left w:val="single" w:sz="4" w:space="0" w:color="auto"/>
              <w:bottom w:val="single" w:sz="4" w:space="0" w:color="auto"/>
              <w:right w:val="single" w:sz="4" w:space="0" w:color="auto"/>
            </w:tcBorders>
            <w:vAlign w:val="center"/>
          </w:tcPr>
          <w:p w:rsidR="00164971" w:rsidRDefault="00881AC0" w:rsidP="007B298C">
            <w:pPr>
              <w:spacing w:after="0"/>
              <w:ind w:firstLine="0"/>
              <w:jc w:val="center"/>
              <w:rPr>
                <w:rFonts w:eastAsiaTheme="minorEastAsia"/>
              </w:rPr>
            </w:pPr>
            <w:r>
              <w:rPr>
                <w:rFonts w:eastAsiaTheme="minorEastAsia"/>
              </w:rPr>
              <w:t>87%</w:t>
            </w:r>
          </w:p>
        </w:tc>
      </w:tr>
      <w:tr w:rsidR="00164971"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6</w:t>
            </w:r>
          </w:p>
        </w:tc>
        <w:tc>
          <w:tcPr>
            <w:tcW w:w="914"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6</w:t>
            </w:r>
          </w:p>
        </w:tc>
        <w:tc>
          <w:tcPr>
            <w:tcW w:w="413" w:type="pct"/>
            <w:tcBorders>
              <w:top w:val="single" w:sz="4" w:space="0" w:color="auto"/>
              <w:left w:val="single" w:sz="4" w:space="0" w:color="auto"/>
              <w:bottom w:val="single" w:sz="4" w:space="0" w:color="auto"/>
              <w:right w:val="single" w:sz="4" w:space="0" w:color="auto"/>
            </w:tcBorders>
            <w:vAlign w:val="center"/>
          </w:tcPr>
          <w:p w:rsidR="00164971" w:rsidRDefault="00BA01BF" w:rsidP="007B298C">
            <w:pPr>
              <w:spacing w:after="0"/>
              <w:ind w:firstLine="0"/>
              <w:jc w:val="center"/>
              <w:rPr>
                <w:rFonts w:eastAsiaTheme="minorEastAsia"/>
              </w:rPr>
            </w:pPr>
            <w:r>
              <w:rPr>
                <w:rFonts w:eastAsiaTheme="minorEastAsia"/>
              </w:rPr>
              <w:t>15</w:t>
            </w:r>
          </w:p>
        </w:tc>
        <w:tc>
          <w:tcPr>
            <w:tcW w:w="341" w:type="pct"/>
            <w:tcBorders>
              <w:top w:val="single" w:sz="4" w:space="0" w:color="auto"/>
              <w:left w:val="single" w:sz="4" w:space="0" w:color="auto"/>
              <w:bottom w:val="single" w:sz="4" w:space="0" w:color="auto"/>
              <w:right w:val="single" w:sz="4" w:space="0" w:color="auto"/>
            </w:tcBorders>
            <w:vAlign w:val="center"/>
          </w:tcPr>
          <w:p w:rsidR="00164971" w:rsidRDefault="00BA01BF" w:rsidP="007B298C">
            <w:pPr>
              <w:spacing w:after="0"/>
              <w:ind w:firstLine="0"/>
              <w:jc w:val="center"/>
              <w:rPr>
                <w:rFonts w:eastAsiaTheme="minorEastAsia"/>
              </w:rPr>
            </w:pPr>
            <w:r>
              <w:rPr>
                <w:rFonts w:eastAsiaTheme="minorEastAsia"/>
              </w:rPr>
              <w:t>5</w:t>
            </w:r>
          </w:p>
        </w:tc>
        <w:tc>
          <w:tcPr>
            <w:tcW w:w="362" w:type="pct"/>
            <w:tcBorders>
              <w:top w:val="single" w:sz="4" w:space="0" w:color="auto"/>
              <w:left w:val="single" w:sz="4" w:space="0" w:color="auto"/>
              <w:bottom w:val="single" w:sz="4" w:space="0" w:color="auto"/>
              <w:right w:val="single" w:sz="4" w:space="0" w:color="auto"/>
            </w:tcBorders>
            <w:vAlign w:val="center"/>
          </w:tcPr>
          <w:p w:rsidR="00164971" w:rsidRDefault="00BA01BF" w:rsidP="007B298C">
            <w:pPr>
              <w:spacing w:after="0"/>
              <w:ind w:firstLine="0"/>
              <w:jc w:val="center"/>
              <w:rPr>
                <w:rFonts w:eastAsiaTheme="minorEastAsia"/>
              </w:rPr>
            </w:pPr>
            <w:r>
              <w:rPr>
                <w:rFonts w:eastAsiaTheme="minorEastAsia"/>
              </w:rPr>
              <w:t>0</w:t>
            </w:r>
          </w:p>
        </w:tc>
        <w:tc>
          <w:tcPr>
            <w:tcW w:w="420" w:type="pct"/>
            <w:tcBorders>
              <w:top w:val="single" w:sz="4" w:space="0" w:color="auto"/>
              <w:left w:val="single" w:sz="4" w:space="0" w:color="auto"/>
              <w:bottom w:val="single" w:sz="4" w:space="0" w:color="auto"/>
              <w:right w:val="single" w:sz="4" w:space="0" w:color="auto"/>
            </w:tcBorders>
            <w:vAlign w:val="center"/>
          </w:tcPr>
          <w:p w:rsidR="00164971" w:rsidRDefault="00BA01BF"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164971" w:rsidRDefault="00BA01BF"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164971" w:rsidRDefault="00BA01BF" w:rsidP="007B298C">
            <w:pPr>
              <w:spacing w:after="0"/>
              <w:ind w:firstLine="0"/>
              <w:jc w:val="center"/>
              <w:rPr>
                <w:rFonts w:eastAsiaTheme="minorEastAsia"/>
              </w:rPr>
            </w:pPr>
            <w:r>
              <w:rPr>
                <w:rFonts w:eastAsiaTheme="minorEastAsia"/>
              </w:rPr>
              <w:t>95</w:t>
            </w:r>
          </w:p>
        </w:tc>
        <w:tc>
          <w:tcPr>
            <w:tcW w:w="873" w:type="pct"/>
            <w:tcBorders>
              <w:top w:val="single" w:sz="4" w:space="0" w:color="auto"/>
              <w:left w:val="single" w:sz="4" w:space="0" w:color="auto"/>
              <w:bottom w:val="single" w:sz="4" w:space="0" w:color="auto"/>
              <w:right w:val="single" w:sz="4" w:space="0" w:color="auto"/>
            </w:tcBorders>
            <w:vAlign w:val="center"/>
          </w:tcPr>
          <w:p w:rsidR="00164971" w:rsidRDefault="00BA01BF" w:rsidP="007B298C">
            <w:pPr>
              <w:spacing w:after="0"/>
              <w:ind w:firstLine="0"/>
              <w:jc w:val="center"/>
              <w:rPr>
                <w:rFonts w:eastAsiaTheme="minorEastAsia"/>
              </w:rPr>
            </w:pPr>
            <w:r>
              <w:rPr>
                <w:rFonts w:eastAsiaTheme="minorEastAsia"/>
              </w:rPr>
              <w:t>95%</w:t>
            </w:r>
          </w:p>
        </w:tc>
      </w:tr>
      <w:tr w:rsidR="00164971"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7</w:t>
            </w:r>
          </w:p>
        </w:tc>
        <w:tc>
          <w:tcPr>
            <w:tcW w:w="914" w:type="pct"/>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P7</w:t>
            </w:r>
          </w:p>
        </w:tc>
        <w:tc>
          <w:tcPr>
            <w:tcW w:w="413" w:type="pct"/>
            <w:tcBorders>
              <w:top w:val="single" w:sz="4" w:space="0" w:color="auto"/>
              <w:left w:val="single" w:sz="4" w:space="0" w:color="auto"/>
              <w:bottom w:val="single" w:sz="4" w:space="0" w:color="auto"/>
              <w:right w:val="single" w:sz="4" w:space="0" w:color="auto"/>
            </w:tcBorders>
            <w:vAlign w:val="center"/>
          </w:tcPr>
          <w:p w:rsidR="00164971" w:rsidRDefault="0061390F" w:rsidP="007B298C">
            <w:pPr>
              <w:spacing w:after="0"/>
              <w:ind w:firstLine="0"/>
              <w:jc w:val="center"/>
              <w:rPr>
                <w:rFonts w:eastAsiaTheme="minorEastAsia"/>
              </w:rPr>
            </w:pPr>
            <w:r>
              <w:rPr>
                <w:rFonts w:eastAsiaTheme="minorEastAsia"/>
              </w:rPr>
              <w:t>11</w:t>
            </w:r>
          </w:p>
        </w:tc>
        <w:tc>
          <w:tcPr>
            <w:tcW w:w="341" w:type="pct"/>
            <w:tcBorders>
              <w:top w:val="single" w:sz="4" w:space="0" w:color="auto"/>
              <w:left w:val="single" w:sz="4" w:space="0" w:color="auto"/>
              <w:bottom w:val="single" w:sz="4" w:space="0" w:color="auto"/>
              <w:right w:val="single" w:sz="4" w:space="0" w:color="auto"/>
            </w:tcBorders>
            <w:vAlign w:val="center"/>
          </w:tcPr>
          <w:p w:rsidR="00164971" w:rsidRDefault="0061390F" w:rsidP="007B298C">
            <w:pPr>
              <w:spacing w:after="0"/>
              <w:ind w:firstLine="0"/>
              <w:jc w:val="center"/>
              <w:rPr>
                <w:rFonts w:eastAsiaTheme="minorEastAsia"/>
              </w:rPr>
            </w:pPr>
            <w:r>
              <w:rPr>
                <w:rFonts w:eastAsiaTheme="minorEastAsia"/>
              </w:rPr>
              <w:t>9</w:t>
            </w:r>
          </w:p>
        </w:tc>
        <w:tc>
          <w:tcPr>
            <w:tcW w:w="362" w:type="pct"/>
            <w:tcBorders>
              <w:top w:val="single" w:sz="4" w:space="0" w:color="auto"/>
              <w:left w:val="single" w:sz="4" w:space="0" w:color="auto"/>
              <w:bottom w:val="single" w:sz="4" w:space="0" w:color="auto"/>
              <w:right w:val="single" w:sz="4" w:space="0" w:color="auto"/>
            </w:tcBorders>
            <w:vAlign w:val="center"/>
          </w:tcPr>
          <w:p w:rsidR="00164971" w:rsidRDefault="0061390F" w:rsidP="007B298C">
            <w:pPr>
              <w:spacing w:after="0"/>
              <w:ind w:firstLine="0"/>
              <w:jc w:val="center"/>
              <w:rPr>
                <w:rFonts w:eastAsiaTheme="minorEastAsia"/>
              </w:rPr>
            </w:pPr>
            <w:r>
              <w:rPr>
                <w:rFonts w:eastAsiaTheme="minorEastAsia"/>
              </w:rPr>
              <w:t>0</w:t>
            </w:r>
          </w:p>
        </w:tc>
        <w:tc>
          <w:tcPr>
            <w:tcW w:w="420" w:type="pct"/>
            <w:tcBorders>
              <w:top w:val="single" w:sz="4" w:space="0" w:color="auto"/>
              <w:left w:val="single" w:sz="4" w:space="0" w:color="auto"/>
              <w:bottom w:val="single" w:sz="4" w:space="0" w:color="auto"/>
              <w:right w:val="single" w:sz="4" w:space="0" w:color="auto"/>
            </w:tcBorders>
            <w:vAlign w:val="center"/>
          </w:tcPr>
          <w:p w:rsidR="00164971" w:rsidRDefault="0061390F"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164971" w:rsidRDefault="0061390F"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164971" w:rsidRDefault="0061390F" w:rsidP="007B298C">
            <w:pPr>
              <w:spacing w:after="0"/>
              <w:ind w:firstLine="0"/>
              <w:jc w:val="center"/>
              <w:rPr>
                <w:rFonts w:eastAsiaTheme="minorEastAsia"/>
              </w:rPr>
            </w:pPr>
            <w:r>
              <w:rPr>
                <w:rFonts w:eastAsiaTheme="minorEastAsia"/>
              </w:rPr>
              <w:t>91</w:t>
            </w:r>
          </w:p>
        </w:tc>
        <w:tc>
          <w:tcPr>
            <w:tcW w:w="873" w:type="pct"/>
            <w:tcBorders>
              <w:top w:val="single" w:sz="4" w:space="0" w:color="auto"/>
              <w:left w:val="single" w:sz="4" w:space="0" w:color="auto"/>
              <w:bottom w:val="single" w:sz="4" w:space="0" w:color="auto"/>
              <w:right w:val="single" w:sz="4" w:space="0" w:color="auto"/>
            </w:tcBorders>
            <w:vAlign w:val="center"/>
          </w:tcPr>
          <w:p w:rsidR="00164971" w:rsidRDefault="0061390F" w:rsidP="007B298C">
            <w:pPr>
              <w:spacing w:after="0"/>
              <w:ind w:firstLine="0"/>
              <w:jc w:val="center"/>
              <w:rPr>
                <w:rFonts w:eastAsiaTheme="minorEastAsia"/>
              </w:rPr>
            </w:pPr>
            <w:r>
              <w:rPr>
                <w:rFonts w:eastAsiaTheme="minorEastAsia"/>
              </w:rPr>
              <w:t>91%</w:t>
            </w:r>
          </w:p>
        </w:tc>
      </w:tr>
      <w:tr w:rsidR="00881AC0"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tcPr>
          <w:p w:rsidR="00881AC0" w:rsidRDefault="00881AC0" w:rsidP="007B298C">
            <w:pPr>
              <w:spacing w:after="0"/>
              <w:ind w:firstLine="0"/>
              <w:jc w:val="center"/>
              <w:rPr>
                <w:rFonts w:eastAsiaTheme="minorEastAsia"/>
              </w:rPr>
            </w:pPr>
            <w:r>
              <w:rPr>
                <w:rFonts w:eastAsiaTheme="minorEastAsia"/>
              </w:rPr>
              <w:t>8</w:t>
            </w:r>
          </w:p>
        </w:tc>
        <w:tc>
          <w:tcPr>
            <w:tcW w:w="914" w:type="pct"/>
            <w:tcBorders>
              <w:top w:val="single" w:sz="4" w:space="0" w:color="auto"/>
              <w:left w:val="single" w:sz="4" w:space="0" w:color="auto"/>
              <w:bottom w:val="single" w:sz="4" w:space="0" w:color="auto"/>
              <w:right w:val="single" w:sz="4" w:space="0" w:color="auto"/>
            </w:tcBorders>
            <w:vAlign w:val="center"/>
          </w:tcPr>
          <w:p w:rsidR="00881AC0" w:rsidRDefault="00881AC0" w:rsidP="007B298C">
            <w:pPr>
              <w:spacing w:after="0"/>
              <w:ind w:firstLine="0"/>
              <w:jc w:val="center"/>
              <w:rPr>
                <w:rFonts w:eastAsiaTheme="minorEastAsia"/>
              </w:rPr>
            </w:pPr>
            <w:r>
              <w:rPr>
                <w:rFonts w:eastAsiaTheme="minorEastAsia"/>
              </w:rPr>
              <w:t>P8</w:t>
            </w:r>
          </w:p>
        </w:tc>
        <w:tc>
          <w:tcPr>
            <w:tcW w:w="413" w:type="pct"/>
            <w:tcBorders>
              <w:top w:val="single" w:sz="4" w:space="0" w:color="auto"/>
              <w:left w:val="single" w:sz="4" w:space="0" w:color="auto"/>
              <w:bottom w:val="single" w:sz="4" w:space="0" w:color="auto"/>
              <w:right w:val="single" w:sz="4" w:space="0" w:color="auto"/>
            </w:tcBorders>
            <w:vAlign w:val="center"/>
          </w:tcPr>
          <w:p w:rsidR="00881AC0" w:rsidRDefault="009B6D9B" w:rsidP="007B298C">
            <w:pPr>
              <w:spacing w:after="0"/>
              <w:ind w:firstLine="0"/>
              <w:jc w:val="center"/>
              <w:rPr>
                <w:rFonts w:eastAsiaTheme="minorEastAsia"/>
              </w:rPr>
            </w:pPr>
            <w:r>
              <w:rPr>
                <w:rFonts w:eastAsiaTheme="minorEastAsia"/>
              </w:rPr>
              <w:t>12</w:t>
            </w:r>
          </w:p>
        </w:tc>
        <w:tc>
          <w:tcPr>
            <w:tcW w:w="341" w:type="pct"/>
            <w:tcBorders>
              <w:top w:val="single" w:sz="4" w:space="0" w:color="auto"/>
              <w:left w:val="single" w:sz="4" w:space="0" w:color="auto"/>
              <w:bottom w:val="single" w:sz="4" w:space="0" w:color="auto"/>
              <w:right w:val="single" w:sz="4" w:space="0" w:color="auto"/>
            </w:tcBorders>
            <w:vAlign w:val="center"/>
          </w:tcPr>
          <w:p w:rsidR="00881AC0" w:rsidRDefault="009B6D9B" w:rsidP="007B298C">
            <w:pPr>
              <w:spacing w:after="0"/>
              <w:ind w:firstLine="0"/>
              <w:jc w:val="center"/>
              <w:rPr>
                <w:rFonts w:eastAsiaTheme="minorEastAsia"/>
              </w:rPr>
            </w:pPr>
            <w:r>
              <w:rPr>
                <w:rFonts w:eastAsiaTheme="minorEastAsia"/>
              </w:rPr>
              <w:t>8</w:t>
            </w:r>
          </w:p>
        </w:tc>
        <w:tc>
          <w:tcPr>
            <w:tcW w:w="362" w:type="pct"/>
            <w:tcBorders>
              <w:top w:val="single" w:sz="4" w:space="0" w:color="auto"/>
              <w:left w:val="single" w:sz="4" w:space="0" w:color="auto"/>
              <w:bottom w:val="single" w:sz="4" w:space="0" w:color="auto"/>
              <w:right w:val="single" w:sz="4" w:space="0" w:color="auto"/>
            </w:tcBorders>
            <w:vAlign w:val="center"/>
          </w:tcPr>
          <w:p w:rsidR="00881AC0" w:rsidRDefault="009B6D9B" w:rsidP="007B298C">
            <w:pPr>
              <w:spacing w:after="0"/>
              <w:ind w:firstLine="0"/>
              <w:jc w:val="center"/>
              <w:rPr>
                <w:rFonts w:eastAsiaTheme="minorEastAsia"/>
              </w:rPr>
            </w:pPr>
            <w:r>
              <w:rPr>
                <w:rFonts w:eastAsiaTheme="minorEastAsia"/>
              </w:rPr>
              <w:t>0</w:t>
            </w:r>
          </w:p>
        </w:tc>
        <w:tc>
          <w:tcPr>
            <w:tcW w:w="420" w:type="pct"/>
            <w:tcBorders>
              <w:top w:val="single" w:sz="4" w:space="0" w:color="auto"/>
              <w:left w:val="single" w:sz="4" w:space="0" w:color="auto"/>
              <w:bottom w:val="single" w:sz="4" w:space="0" w:color="auto"/>
              <w:right w:val="single" w:sz="4" w:space="0" w:color="auto"/>
            </w:tcBorders>
            <w:vAlign w:val="center"/>
          </w:tcPr>
          <w:p w:rsidR="00881AC0" w:rsidRDefault="009B6D9B"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881AC0" w:rsidRDefault="009B6D9B"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881AC0" w:rsidRDefault="009B6D9B" w:rsidP="007B298C">
            <w:pPr>
              <w:spacing w:after="0"/>
              <w:ind w:firstLine="0"/>
              <w:jc w:val="center"/>
              <w:rPr>
                <w:rFonts w:eastAsiaTheme="minorEastAsia"/>
              </w:rPr>
            </w:pPr>
            <w:r>
              <w:rPr>
                <w:rFonts w:eastAsiaTheme="minorEastAsia"/>
              </w:rPr>
              <w:t>92</w:t>
            </w:r>
          </w:p>
        </w:tc>
        <w:tc>
          <w:tcPr>
            <w:tcW w:w="873" w:type="pct"/>
            <w:tcBorders>
              <w:top w:val="single" w:sz="4" w:space="0" w:color="auto"/>
              <w:left w:val="single" w:sz="4" w:space="0" w:color="auto"/>
              <w:bottom w:val="single" w:sz="4" w:space="0" w:color="auto"/>
              <w:right w:val="single" w:sz="4" w:space="0" w:color="auto"/>
            </w:tcBorders>
            <w:vAlign w:val="center"/>
          </w:tcPr>
          <w:p w:rsidR="00881AC0" w:rsidRDefault="009B6D9B" w:rsidP="007B298C">
            <w:pPr>
              <w:spacing w:after="0"/>
              <w:ind w:firstLine="0"/>
              <w:jc w:val="center"/>
              <w:rPr>
                <w:rFonts w:eastAsiaTheme="minorEastAsia"/>
              </w:rPr>
            </w:pPr>
            <w:r>
              <w:rPr>
                <w:rFonts w:eastAsiaTheme="minorEastAsia"/>
              </w:rPr>
              <w:t>92%</w:t>
            </w:r>
          </w:p>
        </w:tc>
      </w:tr>
      <w:tr w:rsidR="00881AC0"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tcPr>
          <w:p w:rsidR="00881AC0" w:rsidRDefault="00881AC0" w:rsidP="007B298C">
            <w:pPr>
              <w:spacing w:after="0"/>
              <w:ind w:firstLine="0"/>
              <w:jc w:val="center"/>
              <w:rPr>
                <w:rFonts w:eastAsiaTheme="minorEastAsia"/>
              </w:rPr>
            </w:pPr>
            <w:r>
              <w:rPr>
                <w:rFonts w:eastAsiaTheme="minorEastAsia"/>
              </w:rPr>
              <w:t>9</w:t>
            </w:r>
          </w:p>
        </w:tc>
        <w:tc>
          <w:tcPr>
            <w:tcW w:w="914" w:type="pct"/>
            <w:tcBorders>
              <w:top w:val="single" w:sz="4" w:space="0" w:color="auto"/>
              <w:left w:val="single" w:sz="4" w:space="0" w:color="auto"/>
              <w:bottom w:val="single" w:sz="4" w:space="0" w:color="auto"/>
              <w:right w:val="single" w:sz="4" w:space="0" w:color="auto"/>
            </w:tcBorders>
            <w:vAlign w:val="center"/>
          </w:tcPr>
          <w:p w:rsidR="00881AC0" w:rsidRDefault="00881AC0" w:rsidP="007B298C">
            <w:pPr>
              <w:spacing w:after="0"/>
              <w:ind w:firstLine="0"/>
              <w:jc w:val="center"/>
              <w:rPr>
                <w:rFonts w:eastAsiaTheme="minorEastAsia"/>
              </w:rPr>
            </w:pPr>
            <w:r>
              <w:rPr>
                <w:rFonts w:eastAsiaTheme="minorEastAsia"/>
              </w:rPr>
              <w:t>P9</w:t>
            </w:r>
          </w:p>
        </w:tc>
        <w:tc>
          <w:tcPr>
            <w:tcW w:w="413" w:type="pct"/>
            <w:tcBorders>
              <w:top w:val="single" w:sz="4" w:space="0" w:color="auto"/>
              <w:left w:val="single" w:sz="4" w:space="0" w:color="auto"/>
              <w:bottom w:val="single" w:sz="4" w:space="0" w:color="auto"/>
              <w:right w:val="single" w:sz="4" w:space="0" w:color="auto"/>
            </w:tcBorders>
            <w:vAlign w:val="center"/>
          </w:tcPr>
          <w:p w:rsidR="00881AC0" w:rsidRDefault="007A5B18" w:rsidP="007B298C">
            <w:pPr>
              <w:spacing w:after="0"/>
              <w:ind w:firstLine="0"/>
              <w:jc w:val="center"/>
              <w:rPr>
                <w:rFonts w:eastAsiaTheme="minorEastAsia"/>
              </w:rPr>
            </w:pPr>
            <w:r>
              <w:rPr>
                <w:rFonts w:eastAsiaTheme="minorEastAsia"/>
              </w:rPr>
              <w:t>10</w:t>
            </w:r>
          </w:p>
        </w:tc>
        <w:tc>
          <w:tcPr>
            <w:tcW w:w="341" w:type="pct"/>
            <w:tcBorders>
              <w:top w:val="single" w:sz="4" w:space="0" w:color="auto"/>
              <w:left w:val="single" w:sz="4" w:space="0" w:color="auto"/>
              <w:bottom w:val="single" w:sz="4" w:space="0" w:color="auto"/>
              <w:right w:val="single" w:sz="4" w:space="0" w:color="auto"/>
            </w:tcBorders>
            <w:vAlign w:val="center"/>
          </w:tcPr>
          <w:p w:rsidR="00881AC0" w:rsidRDefault="007A5B18" w:rsidP="007B298C">
            <w:pPr>
              <w:spacing w:after="0"/>
              <w:ind w:firstLine="0"/>
              <w:jc w:val="center"/>
              <w:rPr>
                <w:rFonts w:eastAsiaTheme="minorEastAsia"/>
              </w:rPr>
            </w:pPr>
            <w:r>
              <w:rPr>
                <w:rFonts w:eastAsiaTheme="minorEastAsia"/>
              </w:rPr>
              <w:t>9</w:t>
            </w:r>
          </w:p>
        </w:tc>
        <w:tc>
          <w:tcPr>
            <w:tcW w:w="362" w:type="pct"/>
            <w:tcBorders>
              <w:top w:val="single" w:sz="4" w:space="0" w:color="auto"/>
              <w:left w:val="single" w:sz="4" w:space="0" w:color="auto"/>
              <w:bottom w:val="single" w:sz="4" w:space="0" w:color="auto"/>
              <w:right w:val="single" w:sz="4" w:space="0" w:color="auto"/>
            </w:tcBorders>
            <w:vAlign w:val="center"/>
          </w:tcPr>
          <w:p w:rsidR="00881AC0" w:rsidRDefault="007A5B18" w:rsidP="007B298C">
            <w:pPr>
              <w:spacing w:after="0"/>
              <w:ind w:firstLine="0"/>
              <w:jc w:val="center"/>
              <w:rPr>
                <w:rFonts w:eastAsiaTheme="minorEastAsia"/>
              </w:rPr>
            </w:pPr>
            <w:r>
              <w:rPr>
                <w:rFonts w:eastAsiaTheme="minorEastAsia"/>
              </w:rPr>
              <w:t>1</w:t>
            </w:r>
          </w:p>
        </w:tc>
        <w:tc>
          <w:tcPr>
            <w:tcW w:w="420" w:type="pct"/>
            <w:tcBorders>
              <w:top w:val="single" w:sz="4" w:space="0" w:color="auto"/>
              <w:left w:val="single" w:sz="4" w:space="0" w:color="auto"/>
              <w:bottom w:val="single" w:sz="4" w:space="0" w:color="auto"/>
              <w:right w:val="single" w:sz="4" w:space="0" w:color="auto"/>
            </w:tcBorders>
            <w:vAlign w:val="center"/>
          </w:tcPr>
          <w:p w:rsidR="00881AC0" w:rsidRDefault="007A5B18" w:rsidP="007B298C">
            <w:pPr>
              <w:spacing w:after="0"/>
              <w:ind w:firstLine="0"/>
              <w:jc w:val="center"/>
              <w:rPr>
                <w:rFonts w:eastAsiaTheme="minorEastAsia"/>
              </w:rPr>
            </w:pPr>
            <w:r>
              <w:rPr>
                <w:rFonts w:eastAsiaTheme="minorEastAsia"/>
              </w:rPr>
              <w:t>0</w:t>
            </w:r>
          </w:p>
        </w:tc>
        <w:tc>
          <w:tcPr>
            <w:tcW w:w="492" w:type="pct"/>
            <w:tcBorders>
              <w:top w:val="single" w:sz="4" w:space="0" w:color="auto"/>
              <w:left w:val="single" w:sz="4" w:space="0" w:color="auto"/>
              <w:bottom w:val="single" w:sz="4" w:space="0" w:color="auto"/>
              <w:right w:val="single" w:sz="4" w:space="0" w:color="auto"/>
            </w:tcBorders>
            <w:vAlign w:val="center"/>
          </w:tcPr>
          <w:p w:rsidR="00881AC0" w:rsidRDefault="007A5B18"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881AC0" w:rsidRDefault="0029744F" w:rsidP="007B298C">
            <w:pPr>
              <w:spacing w:after="0"/>
              <w:ind w:firstLine="0"/>
              <w:jc w:val="center"/>
              <w:rPr>
                <w:rFonts w:eastAsiaTheme="minorEastAsia"/>
              </w:rPr>
            </w:pPr>
            <w:r>
              <w:rPr>
                <w:rFonts w:eastAsiaTheme="minorEastAsia"/>
              </w:rPr>
              <w:t>89</w:t>
            </w:r>
          </w:p>
        </w:tc>
        <w:tc>
          <w:tcPr>
            <w:tcW w:w="873" w:type="pct"/>
            <w:tcBorders>
              <w:top w:val="single" w:sz="4" w:space="0" w:color="auto"/>
              <w:left w:val="single" w:sz="4" w:space="0" w:color="auto"/>
              <w:bottom w:val="single" w:sz="4" w:space="0" w:color="auto"/>
              <w:right w:val="single" w:sz="4" w:space="0" w:color="auto"/>
            </w:tcBorders>
            <w:vAlign w:val="center"/>
          </w:tcPr>
          <w:p w:rsidR="00881AC0" w:rsidRDefault="0029744F" w:rsidP="007B298C">
            <w:pPr>
              <w:spacing w:after="0"/>
              <w:ind w:firstLine="0"/>
              <w:jc w:val="center"/>
              <w:rPr>
                <w:rFonts w:eastAsiaTheme="minorEastAsia"/>
              </w:rPr>
            </w:pPr>
            <w:r>
              <w:rPr>
                <w:rFonts w:eastAsiaTheme="minorEastAsia"/>
              </w:rPr>
              <w:t>89%</w:t>
            </w:r>
          </w:p>
        </w:tc>
      </w:tr>
      <w:tr w:rsidR="00881AC0" w:rsidTr="00396E5D">
        <w:trPr>
          <w:trHeight w:val="397"/>
        </w:trPr>
        <w:tc>
          <w:tcPr>
            <w:tcW w:w="326" w:type="pct"/>
            <w:tcBorders>
              <w:top w:val="single" w:sz="4" w:space="0" w:color="auto"/>
              <w:left w:val="single" w:sz="4" w:space="0" w:color="auto"/>
              <w:bottom w:val="single" w:sz="4" w:space="0" w:color="auto"/>
              <w:right w:val="single" w:sz="4" w:space="0" w:color="auto"/>
            </w:tcBorders>
            <w:vAlign w:val="center"/>
          </w:tcPr>
          <w:p w:rsidR="00881AC0" w:rsidRDefault="00881AC0" w:rsidP="007B298C">
            <w:pPr>
              <w:spacing w:after="0"/>
              <w:ind w:firstLine="0"/>
              <w:jc w:val="center"/>
              <w:rPr>
                <w:rFonts w:eastAsiaTheme="minorEastAsia"/>
              </w:rPr>
            </w:pPr>
            <w:r>
              <w:rPr>
                <w:rFonts w:eastAsiaTheme="minorEastAsia"/>
              </w:rPr>
              <w:t>10</w:t>
            </w:r>
          </w:p>
        </w:tc>
        <w:tc>
          <w:tcPr>
            <w:tcW w:w="914" w:type="pct"/>
            <w:tcBorders>
              <w:top w:val="single" w:sz="4" w:space="0" w:color="auto"/>
              <w:left w:val="single" w:sz="4" w:space="0" w:color="auto"/>
              <w:bottom w:val="single" w:sz="4" w:space="0" w:color="auto"/>
              <w:right w:val="single" w:sz="4" w:space="0" w:color="auto"/>
            </w:tcBorders>
            <w:vAlign w:val="center"/>
          </w:tcPr>
          <w:p w:rsidR="00881AC0" w:rsidRDefault="00881AC0" w:rsidP="007B298C">
            <w:pPr>
              <w:spacing w:after="0"/>
              <w:ind w:firstLine="0"/>
              <w:jc w:val="center"/>
              <w:rPr>
                <w:rFonts w:eastAsiaTheme="minorEastAsia"/>
              </w:rPr>
            </w:pPr>
            <w:r>
              <w:rPr>
                <w:rFonts w:eastAsiaTheme="minorEastAsia"/>
              </w:rPr>
              <w:t>P10</w:t>
            </w:r>
          </w:p>
        </w:tc>
        <w:tc>
          <w:tcPr>
            <w:tcW w:w="413" w:type="pct"/>
            <w:tcBorders>
              <w:top w:val="single" w:sz="4" w:space="0" w:color="auto"/>
              <w:left w:val="single" w:sz="4" w:space="0" w:color="auto"/>
              <w:bottom w:val="single" w:sz="4" w:space="0" w:color="auto"/>
              <w:right w:val="single" w:sz="4" w:space="0" w:color="auto"/>
            </w:tcBorders>
            <w:vAlign w:val="center"/>
          </w:tcPr>
          <w:p w:rsidR="00881AC0" w:rsidRDefault="00DB54DE" w:rsidP="007B298C">
            <w:pPr>
              <w:spacing w:after="0"/>
              <w:ind w:firstLine="0"/>
              <w:jc w:val="center"/>
              <w:rPr>
                <w:rFonts w:eastAsiaTheme="minorEastAsia"/>
              </w:rPr>
            </w:pPr>
            <w:r>
              <w:rPr>
                <w:rFonts w:eastAsiaTheme="minorEastAsia"/>
              </w:rPr>
              <w:t>12</w:t>
            </w:r>
          </w:p>
        </w:tc>
        <w:tc>
          <w:tcPr>
            <w:tcW w:w="341" w:type="pct"/>
            <w:tcBorders>
              <w:top w:val="single" w:sz="4" w:space="0" w:color="auto"/>
              <w:left w:val="single" w:sz="4" w:space="0" w:color="auto"/>
              <w:bottom w:val="single" w:sz="4" w:space="0" w:color="auto"/>
              <w:right w:val="single" w:sz="4" w:space="0" w:color="auto"/>
            </w:tcBorders>
            <w:vAlign w:val="center"/>
          </w:tcPr>
          <w:p w:rsidR="00881AC0" w:rsidRDefault="00DB54DE" w:rsidP="007B298C">
            <w:pPr>
              <w:spacing w:after="0"/>
              <w:ind w:firstLine="0"/>
              <w:jc w:val="center"/>
              <w:rPr>
                <w:rFonts w:eastAsiaTheme="minorEastAsia"/>
              </w:rPr>
            </w:pPr>
            <w:r>
              <w:rPr>
                <w:rFonts w:eastAsiaTheme="minorEastAsia"/>
              </w:rPr>
              <w:t>6</w:t>
            </w:r>
          </w:p>
        </w:tc>
        <w:tc>
          <w:tcPr>
            <w:tcW w:w="362" w:type="pct"/>
            <w:tcBorders>
              <w:top w:val="single" w:sz="4" w:space="0" w:color="auto"/>
              <w:left w:val="single" w:sz="4" w:space="0" w:color="auto"/>
              <w:bottom w:val="single" w:sz="4" w:space="0" w:color="auto"/>
              <w:right w:val="single" w:sz="4" w:space="0" w:color="auto"/>
            </w:tcBorders>
            <w:vAlign w:val="center"/>
          </w:tcPr>
          <w:p w:rsidR="00881AC0" w:rsidRDefault="00DB54DE" w:rsidP="007B298C">
            <w:pPr>
              <w:spacing w:after="0"/>
              <w:ind w:firstLine="0"/>
              <w:jc w:val="center"/>
              <w:rPr>
                <w:rFonts w:eastAsiaTheme="minorEastAsia"/>
              </w:rPr>
            </w:pPr>
            <w:r>
              <w:rPr>
                <w:rFonts w:eastAsiaTheme="minorEastAsia"/>
              </w:rPr>
              <w:t>1</w:t>
            </w:r>
          </w:p>
        </w:tc>
        <w:tc>
          <w:tcPr>
            <w:tcW w:w="420" w:type="pct"/>
            <w:tcBorders>
              <w:top w:val="single" w:sz="4" w:space="0" w:color="auto"/>
              <w:left w:val="single" w:sz="4" w:space="0" w:color="auto"/>
              <w:bottom w:val="single" w:sz="4" w:space="0" w:color="auto"/>
              <w:right w:val="single" w:sz="4" w:space="0" w:color="auto"/>
            </w:tcBorders>
            <w:vAlign w:val="center"/>
          </w:tcPr>
          <w:p w:rsidR="00881AC0" w:rsidRDefault="00DB54DE" w:rsidP="007B298C">
            <w:pPr>
              <w:spacing w:after="0"/>
              <w:ind w:firstLine="0"/>
              <w:jc w:val="center"/>
              <w:rPr>
                <w:rFonts w:eastAsiaTheme="minorEastAsia"/>
              </w:rPr>
            </w:pPr>
            <w:r>
              <w:rPr>
                <w:rFonts w:eastAsiaTheme="minorEastAsia"/>
              </w:rPr>
              <w:t>1</w:t>
            </w:r>
          </w:p>
        </w:tc>
        <w:tc>
          <w:tcPr>
            <w:tcW w:w="492" w:type="pct"/>
            <w:tcBorders>
              <w:top w:val="single" w:sz="4" w:space="0" w:color="auto"/>
              <w:left w:val="single" w:sz="4" w:space="0" w:color="auto"/>
              <w:bottom w:val="single" w:sz="4" w:space="0" w:color="auto"/>
              <w:right w:val="single" w:sz="4" w:space="0" w:color="auto"/>
            </w:tcBorders>
            <w:vAlign w:val="center"/>
          </w:tcPr>
          <w:p w:rsidR="00881AC0" w:rsidRDefault="00DB54DE" w:rsidP="007B298C">
            <w:pPr>
              <w:spacing w:after="0"/>
              <w:ind w:firstLine="0"/>
              <w:jc w:val="center"/>
              <w:rPr>
                <w:rFonts w:eastAsiaTheme="minorEastAsia"/>
              </w:rPr>
            </w:pPr>
            <w:r>
              <w:rPr>
                <w:rFonts w:eastAsiaTheme="minorEastAsia"/>
              </w:rPr>
              <w:t>0</w:t>
            </w:r>
          </w:p>
        </w:tc>
        <w:tc>
          <w:tcPr>
            <w:tcW w:w="859" w:type="pct"/>
            <w:tcBorders>
              <w:top w:val="single" w:sz="4" w:space="0" w:color="auto"/>
              <w:left w:val="single" w:sz="4" w:space="0" w:color="auto"/>
              <w:bottom w:val="single" w:sz="4" w:space="0" w:color="auto"/>
              <w:right w:val="single" w:sz="4" w:space="0" w:color="auto"/>
            </w:tcBorders>
            <w:vAlign w:val="center"/>
          </w:tcPr>
          <w:p w:rsidR="00881AC0" w:rsidRDefault="00DB0A70" w:rsidP="007B298C">
            <w:pPr>
              <w:spacing w:after="0"/>
              <w:ind w:firstLine="0"/>
              <w:jc w:val="center"/>
              <w:rPr>
                <w:rFonts w:eastAsiaTheme="minorEastAsia"/>
              </w:rPr>
            </w:pPr>
            <w:r>
              <w:rPr>
                <w:rFonts w:eastAsiaTheme="minorEastAsia"/>
              </w:rPr>
              <w:t>89</w:t>
            </w:r>
          </w:p>
        </w:tc>
        <w:tc>
          <w:tcPr>
            <w:tcW w:w="873" w:type="pct"/>
            <w:tcBorders>
              <w:top w:val="single" w:sz="4" w:space="0" w:color="auto"/>
              <w:left w:val="single" w:sz="4" w:space="0" w:color="auto"/>
              <w:bottom w:val="single" w:sz="4" w:space="0" w:color="auto"/>
              <w:right w:val="single" w:sz="4" w:space="0" w:color="auto"/>
            </w:tcBorders>
            <w:vAlign w:val="center"/>
          </w:tcPr>
          <w:p w:rsidR="00881AC0" w:rsidRDefault="00DB0A70" w:rsidP="007B298C">
            <w:pPr>
              <w:spacing w:after="0"/>
              <w:ind w:firstLine="0"/>
              <w:jc w:val="center"/>
              <w:rPr>
                <w:rFonts w:eastAsiaTheme="minorEastAsia"/>
              </w:rPr>
            </w:pPr>
            <w:r>
              <w:rPr>
                <w:rFonts w:eastAsiaTheme="minorEastAsia"/>
              </w:rPr>
              <w:t>89%</w:t>
            </w:r>
          </w:p>
        </w:tc>
      </w:tr>
      <w:tr w:rsidR="00164971" w:rsidTr="00396E5D">
        <w:trPr>
          <w:trHeight w:val="397"/>
        </w:trPr>
        <w:tc>
          <w:tcPr>
            <w:tcW w:w="4127" w:type="pct"/>
            <w:gridSpan w:val="8"/>
            <w:tcBorders>
              <w:top w:val="single" w:sz="4" w:space="0" w:color="auto"/>
              <w:left w:val="single" w:sz="4" w:space="0" w:color="auto"/>
              <w:bottom w:val="single" w:sz="4" w:space="0" w:color="auto"/>
              <w:right w:val="single" w:sz="4" w:space="0" w:color="auto"/>
            </w:tcBorders>
            <w:vAlign w:val="center"/>
            <w:hideMark/>
          </w:tcPr>
          <w:p w:rsidR="00164971" w:rsidRDefault="00164971" w:rsidP="007B298C">
            <w:pPr>
              <w:spacing w:after="0"/>
              <w:ind w:firstLine="0"/>
              <w:jc w:val="center"/>
              <w:rPr>
                <w:rFonts w:eastAsiaTheme="minorEastAsia"/>
              </w:rPr>
            </w:pPr>
            <w:r>
              <w:rPr>
                <w:rFonts w:eastAsiaTheme="minorEastAsia"/>
              </w:rPr>
              <w:t>Nilai rata-rata persentase</w:t>
            </w:r>
          </w:p>
        </w:tc>
        <w:tc>
          <w:tcPr>
            <w:tcW w:w="873" w:type="pct"/>
            <w:tcBorders>
              <w:top w:val="single" w:sz="4" w:space="0" w:color="auto"/>
              <w:left w:val="single" w:sz="4" w:space="0" w:color="auto"/>
              <w:bottom w:val="single" w:sz="4" w:space="0" w:color="auto"/>
              <w:right w:val="single" w:sz="4" w:space="0" w:color="auto"/>
            </w:tcBorders>
            <w:vAlign w:val="center"/>
          </w:tcPr>
          <w:p w:rsidR="00164971" w:rsidRDefault="005E2368" w:rsidP="007B298C">
            <w:pPr>
              <w:spacing w:after="0"/>
              <w:ind w:firstLine="0"/>
              <w:jc w:val="center"/>
              <w:rPr>
                <w:rFonts w:eastAsiaTheme="minorEastAsia"/>
              </w:rPr>
            </w:pPr>
            <w:r>
              <w:rPr>
                <w:rFonts w:eastAsiaTheme="minorEastAsia"/>
              </w:rPr>
              <w:t>90.8%</w:t>
            </w:r>
          </w:p>
        </w:tc>
      </w:tr>
    </w:tbl>
    <w:p w:rsidR="00164971" w:rsidRDefault="00164971" w:rsidP="00164971">
      <w:pPr>
        <w:ind w:left="284" w:firstLine="0"/>
        <w:jc w:val="center"/>
        <w:rPr>
          <w:rFonts w:eastAsiaTheme="minorEastAsia"/>
        </w:rPr>
      </w:pPr>
    </w:p>
    <w:p w:rsidR="00EB7B46" w:rsidRDefault="00782E79" w:rsidP="00782E79">
      <w:pPr>
        <w:ind w:left="284" w:firstLine="0"/>
        <w:jc w:val="center"/>
        <w:rPr>
          <w:rFonts w:eastAsiaTheme="minorEastAsia"/>
        </w:rPr>
      </w:pPr>
      <w:r>
        <w:rPr>
          <w:rFonts w:eastAsiaTheme="minorEastAsia"/>
        </w:rPr>
        <w:t>Gambar</w:t>
      </w:r>
      <w:r w:rsidR="00413C1A">
        <w:rPr>
          <w:rFonts w:eastAsiaTheme="minorEastAsia"/>
        </w:rPr>
        <w:t xml:space="preserve"> 16. Grafik </w:t>
      </w:r>
      <w:r w:rsidR="00111E2C">
        <w:rPr>
          <w:rFonts w:eastAsiaTheme="minorEastAsia"/>
        </w:rPr>
        <w:t xml:space="preserve">presentase </w:t>
      </w:r>
      <w:r w:rsidR="00413C1A">
        <w:rPr>
          <w:rFonts w:eastAsiaTheme="minorEastAsia"/>
        </w:rPr>
        <w:t>hasil kuesioner</w:t>
      </w:r>
      <w:r w:rsidR="00624D97">
        <w:rPr>
          <w:rFonts w:eastAsiaTheme="minorEastAsia"/>
        </w:rPr>
        <w:t xml:space="preserve"> </w:t>
      </w:r>
      <w:r w:rsidR="00624D97">
        <w:rPr>
          <w:rFonts w:eastAsiaTheme="minorEastAsia"/>
          <w:i/>
        </w:rPr>
        <w:t xml:space="preserve">game </w:t>
      </w:r>
      <w:r w:rsidR="00624D97">
        <w:rPr>
          <w:rFonts w:eastAsiaTheme="minorEastAsia"/>
        </w:rPr>
        <w:t>edukasi</w:t>
      </w:r>
    </w:p>
    <w:p w:rsidR="00624D97" w:rsidRDefault="00F11FB1" w:rsidP="007D1546">
      <w:pPr>
        <w:ind w:left="284" w:firstLine="0"/>
        <w:jc w:val="center"/>
        <w:rPr>
          <w:rFonts w:eastAsiaTheme="minorEastAsia"/>
        </w:rPr>
      </w:pPr>
      <w:r>
        <w:rPr>
          <w:rFonts w:eastAsiaTheme="minorEastAsia"/>
        </w:rPr>
        <w:drawing>
          <wp:inline distT="0" distB="0" distL="0" distR="0">
            <wp:extent cx="5772150" cy="320040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F11FB1" w:rsidRPr="00FD3514" w:rsidRDefault="001F36CC" w:rsidP="00FD3514">
      <w:pPr>
        <w:ind w:left="284"/>
        <w:rPr>
          <w:rFonts w:eastAsiaTheme="minorEastAsia"/>
        </w:rPr>
      </w:pPr>
      <w:r>
        <w:rPr>
          <w:rFonts w:eastAsiaTheme="minorEastAsia"/>
        </w:rPr>
        <w:t xml:space="preserve">Berdasarkan hasil pengujian menggunakan metode kuesioner diperoleh persentase nilai rata-rata yaitu 90,8%. 97% responden menyatakan </w:t>
      </w:r>
      <w:r w:rsidRPr="008C2B29">
        <w:rPr>
          <w:rFonts w:eastAsiaTheme="minorEastAsia"/>
          <w:i/>
        </w:rPr>
        <w:t>game</w:t>
      </w:r>
      <w:r>
        <w:rPr>
          <w:rFonts w:eastAsiaTheme="minorEastAsia"/>
        </w:rPr>
        <w:t xml:space="preserve"> menarik untuk dimainkan. 84% responden menyatakan </w:t>
      </w:r>
      <w:r w:rsidRPr="001F36CC">
        <w:rPr>
          <w:rFonts w:eastAsiaTheme="minorEastAsia"/>
          <w:i/>
        </w:rPr>
        <w:t>game</w:t>
      </w:r>
      <w:r>
        <w:rPr>
          <w:rFonts w:eastAsiaTheme="minorEastAsia"/>
        </w:rPr>
        <w:t xml:space="preserve"> mudah digunakan, 92% responden menyatakan bahasa yang digunakan dalam </w:t>
      </w:r>
      <w:r>
        <w:rPr>
          <w:rFonts w:eastAsiaTheme="minorEastAsia"/>
          <w:i/>
        </w:rPr>
        <w:t xml:space="preserve">game </w:t>
      </w:r>
      <w:r>
        <w:rPr>
          <w:rFonts w:eastAsiaTheme="minorEastAsia"/>
        </w:rPr>
        <w:t xml:space="preserve">mudah dimengerti, 92% responden menyatakan pertanyaan </w:t>
      </w:r>
      <w:r>
        <w:rPr>
          <w:rFonts w:eastAsiaTheme="minorEastAsia"/>
        </w:rPr>
        <w:lastRenderedPageBreak/>
        <w:t xml:space="preserve">dalam </w:t>
      </w:r>
      <w:r>
        <w:rPr>
          <w:rFonts w:eastAsiaTheme="minorEastAsia"/>
          <w:i/>
        </w:rPr>
        <w:t xml:space="preserve">game </w:t>
      </w:r>
      <w:r>
        <w:rPr>
          <w:rFonts w:eastAsiaTheme="minorEastAsia"/>
        </w:rPr>
        <w:t xml:space="preserve">mudah untuk dikerjakan, 87% responden menyatakan materi pembelajaran dalam </w:t>
      </w:r>
      <w:r>
        <w:rPr>
          <w:rFonts w:eastAsiaTheme="minorEastAsia"/>
          <w:i/>
        </w:rPr>
        <w:t xml:space="preserve">game </w:t>
      </w:r>
      <w:r>
        <w:rPr>
          <w:rFonts w:eastAsiaTheme="minorEastAsia"/>
        </w:rPr>
        <w:t xml:space="preserve">mudah untuk dimengerti, 95% responden menyatakan tampilan </w:t>
      </w:r>
      <w:r>
        <w:rPr>
          <w:rFonts w:eastAsiaTheme="minorEastAsia"/>
          <w:i/>
        </w:rPr>
        <w:t xml:space="preserve">game </w:t>
      </w:r>
      <w:r>
        <w:rPr>
          <w:rFonts w:eastAsiaTheme="minorEastAsia"/>
        </w:rPr>
        <w:t xml:space="preserve">tidak membosankan, </w:t>
      </w:r>
      <w:r w:rsidR="00FD3514">
        <w:rPr>
          <w:rFonts w:eastAsiaTheme="minorEastAsia"/>
        </w:rPr>
        <w:t xml:space="preserve">91% responden menyatakan </w:t>
      </w:r>
      <w:r w:rsidR="00FD3514">
        <w:rPr>
          <w:rFonts w:eastAsiaTheme="minorEastAsia"/>
          <w:i/>
        </w:rPr>
        <w:t xml:space="preserve">game </w:t>
      </w:r>
      <w:r w:rsidR="00FD3514">
        <w:rPr>
          <w:rFonts w:eastAsiaTheme="minorEastAsia"/>
        </w:rPr>
        <w:t xml:space="preserve">dapat membantu memahami materi pembelajaran dengan lebih mudah. 92% responden menyatakan </w:t>
      </w:r>
      <w:r w:rsidR="00FD3514">
        <w:rPr>
          <w:rFonts w:eastAsiaTheme="minorEastAsia"/>
          <w:i/>
        </w:rPr>
        <w:t xml:space="preserve">game </w:t>
      </w:r>
      <w:r w:rsidR="00FD3514">
        <w:rPr>
          <w:rFonts w:eastAsiaTheme="minorEastAsia"/>
        </w:rPr>
        <w:t xml:space="preserve">dapat meningkatkan minat belajar, 89% responden menyatakan tombol dalam </w:t>
      </w:r>
      <w:r w:rsidR="00FD3514">
        <w:rPr>
          <w:rFonts w:eastAsiaTheme="minorEastAsia"/>
          <w:i/>
        </w:rPr>
        <w:t xml:space="preserve">game </w:t>
      </w:r>
      <w:r w:rsidR="00FD3514">
        <w:rPr>
          <w:rFonts w:eastAsiaTheme="minorEastAsia"/>
        </w:rPr>
        <w:t>dapat berfungsi dengan baik, 89% responden menyatakan tombol dalam game mudah untuk dimengerti dan digunakan.</w:t>
      </w:r>
    </w:p>
    <w:p w:rsidR="00F11FB1" w:rsidRDefault="00F11FB1" w:rsidP="00F11FB1">
      <w:pPr>
        <w:ind w:firstLine="0"/>
        <w:jc w:val="center"/>
        <w:rPr>
          <w:rFonts w:eastAsiaTheme="minorEastAsia"/>
        </w:rPr>
      </w:pPr>
      <w:r>
        <w:rPr>
          <w:rFonts w:eastAsiaTheme="minorEastAsia"/>
        </w:rPr>
        <w:t>Tabel 5. Keterangan pertanyaan</w:t>
      </w:r>
    </w:p>
    <w:tbl>
      <w:tblPr>
        <w:tblStyle w:val="TableGrid"/>
        <w:tblW w:w="9243" w:type="dxa"/>
        <w:tblInd w:w="392" w:type="dxa"/>
        <w:tblLook w:val="04A0" w:firstRow="1" w:lastRow="0" w:firstColumn="1" w:lastColumn="0" w:noHBand="0" w:noVBand="1"/>
      </w:tblPr>
      <w:tblGrid>
        <w:gridCol w:w="510"/>
        <w:gridCol w:w="6361"/>
        <w:gridCol w:w="2372"/>
      </w:tblGrid>
      <w:tr w:rsidR="00205984" w:rsidTr="00396E5D">
        <w:trPr>
          <w:trHeight w:val="567"/>
        </w:trPr>
        <w:tc>
          <w:tcPr>
            <w:tcW w:w="0" w:type="auto"/>
            <w:tcBorders>
              <w:top w:val="single" w:sz="12" w:space="0" w:color="auto"/>
              <w:left w:val="single" w:sz="12" w:space="0" w:color="auto"/>
              <w:bottom w:val="single" w:sz="12" w:space="0" w:color="auto"/>
              <w:right w:val="single" w:sz="12" w:space="0" w:color="auto"/>
            </w:tcBorders>
            <w:vAlign w:val="center"/>
          </w:tcPr>
          <w:p w:rsidR="00205984" w:rsidRDefault="00205984" w:rsidP="00F11FB1">
            <w:pPr>
              <w:spacing w:after="0"/>
              <w:ind w:firstLine="0"/>
              <w:jc w:val="left"/>
              <w:rPr>
                <w:rFonts w:eastAsiaTheme="minorEastAsia"/>
              </w:rPr>
            </w:pPr>
            <w:r>
              <w:rPr>
                <w:rFonts w:eastAsiaTheme="minorEastAsia"/>
              </w:rPr>
              <w:t>No</w:t>
            </w:r>
          </w:p>
        </w:tc>
        <w:tc>
          <w:tcPr>
            <w:tcW w:w="0" w:type="auto"/>
            <w:tcBorders>
              <w:top w:val="single" w:sz="12" w:space="0" w:color="auto"/>
              <w:left w:val="single" w:sz="12" w:space="0" w:color="auto"/>
              <w:bottom w:val="single" w:sz="12" w:space="0" w:color="auto"/>
              <w:right w:val="single" w:sz="12" w:space="0" w:color="auto"/>
            </w:tcBorders>
            <w:vAlign w:val="center"/>
          </w:tcPr>
          <w:p w:rsidR="00205984" w:rsidRDefault="00205984" w:rsidP="00F11FB1">
            <w:pPr>
              <w:spacing w:after="0"/>
              <w:ind w:firstLine="0"/>
              <w:jc w:val="center"/>
              <w:rPr>
                <w:rFonts w:eastAsiaTheme="minorEastAsia"/>
              </w:rPr>
            </w:pPr>
            <w:r>
              <w:rPr>
                <w:rFonts w:eastAsiaTheme="minorEastAsia"/>
              </w:rPr>
              <w:t>Keterangan pertanyaan</w:t>
            </w:r>
          </w:p>
        </w:tc>
        <w:tc>
          <w:tcPr>
            <w:tcW w:w="0" w:type="auto"/>
            <w:tcBorders>
              <w:top w:val="single" w:sz="12" w:space="0" w:color="auto"/>
              <w:left w:val="single" w:sz="12" w:space="0" w:color="auto"/>
              <w:bottom w:val="single" w:sz="12" w:space="0" w:color="auto"/>
              <w:right w:val="single" w:sz="12" w:space="0" w:color="auto"/>
            </w:tcBorders>
            <w:vAlign w:val="center"/>
          </w:tcPr>
          <w:p w:rsidR="00205984" w:rsidRDefault="00205984" w:rsidP="00F11FB1">
            <w:pPr>
              <w:spacing w:after="0"/>
              <w:ind w:firstLine="0"/>
              <w:jc w:val="center"/>
              <w:rPr>
                <w:rFonts w:eastAsiaTheme="minorEastAsia"/>
              </w:rPr>
            </w:pPr>
            <w:r>
              <w:rPr>
                <w:rFonts w:eastAsiaTheme="minorEastAsia"/>
              </w:rPr>
              <w:t>Keterangan jawaban</w:t>
            </w:r>
          </w:p>
        </w:tc>
      </w:tr>
      <w:tr w:rsidR="00EA37EB" w:rsidTr="00396E5D">
        <w:trPr>
          <w:trHeight w:val="397"/>
        </w:trPr>
        <w:tc>
          <w:tcPr>
            <w:tcW w:w="0" w:type="auto"/>
            <w:tcBorders>
              <w:top w:val="single" w:sz="12" w:space="0" w:color="auto"/>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1</w:t>
            </w:r>
          </w:p>
        </w:tc>
        <w:tc>
          <w:tcPr>
            <w:tcW w:w="0" w:type="auto"/>
            <w:tcBorders>
              <w:top w:val="single" w:sz="12" w:space="0" w:color="auto"/>
              <w:left w:val="single" w:sz="8" w:space="0" w:color="auto"/>
              <w:bottom w:val="nil"/>
              <w:right w:val="single" w:sz="8" w:space="0" w:color="auto"/>
            </w:tcBorders>
            <w:vAlign w:val="center"/>
          </w:tcPr>
          <w:p w:rsidR="00F11FB1" w:rsidRPr="00F11FB1" w:rsidRDefault="00F11FB1" w:rsidP="00F11FB1">
            <w:pPr>
              <w:spacing w:after="0"/>
              <w:ind w:firstLine="0"/>
              <w:jc w:val="left"/>
              <w:rPr>
                <w:rFonts w:eastAsiaTheme="minorEastAsia"/>
              </w:rPr>
            </w:pPr>
            <w:r>
              <w:rPr>
                <w:rFonts w:eastAsiaTheme="minorEastAsia"/>
              </w:rPr>
              <w:t xml:space="preserve">P1: Apakah </w:t>
            </w:r>
            <w:r>
              <w:rPr>
                <w:rFonts w:eastAsiaTheme="minorEastAsia"/>
                <w:i/>
              </w:rPr>
              <w:t xml:space="preserve">game </w:t>
            </w:r>
            <w:r>
              <w:rPr>
                <w:rFonts w:eastAsiaTheme="minorEastAsia"/>
              </w:rPr>
              <w:t>ini menarik?</w:t>
            </w:r>
          </w:p>
        </w:tc>
        <w:tc>
          <w:tcPr>
            <w:tcW w:w="0" w:type="auto"/>
            <w:tcBorders>
              <w:top w:val="single" w:sz="12" w:space="0" w:color="auto"/>
              <w:left w:val="single" w:sz="8" w:space="0" w:color="auto"/>
              <w:bottom w:val="nil"/>
              <w:right w:val="single" w:sz="8" w:space="0" w:color="auto"/>
            </w:tcBorders>
            <w:vAlign w:val="center"/>
          </w:tcPr>
          <w:p w:rsidR="00F11FB1" w:rsidRDefault="00205984" w:rsidP="00F11FB1">
            <w:pPr>
              <w:spacing w:after="0"/>
              <w:ind w:firstLine="0"/>
              <w:jc w:val="left"/>
              <w:rPr>
                <w:rFonts w:eastAsiaTheme="minorEastAsia"/>
              </w:rPr>
            </w:pPr>
            <w:r>
              <w:rPr>
                <w:rFonts w:eastAsiaTheme="minorEastAsia"/>
              </w:rPr>
              <w:t>SS: Sangat setuju</w:t>
            </w: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2</w:t>
            </w:r>
          </w:p>
        </w:tc>
        <w:tc>
          <w:tcPr>
            <w:tcW w:w="0" w:type="auto"/>
            <w:tcBorders>
              <w:top w:val="nil"/>
              <w:left w:val="single" w:sz="8" w:space="0" w:color="auto"/>
              <w:bottom w:val="nil"/>
              <w:right w:val="single" w:sz="8" w:space="0" w:color="auto"/>
            </w:tcBorders>
            <w:vAlign w:val="center"/>
          </w:tcPr>
          <w:p w:rsidR="00F11FB1" w:rsidRPr="00F11FB1" w:rsidRDefault="00F11FB1" w:rsidP="00F11FB1">
            <w:pPr>
              <w:spacing w:after="0"/>
              <w:ind w:firstLine="0"/>
              <w:jc w:val="left"/>
              <w:rPr>
                <w:rFonts w:eastAsiaTheme="minorEastAsia"/>
              </w:rPr>
            </w:pPr>
            <w:r>
              <w:rPr>
                <w:rFonts w:eastAsiaTheme="minorEastAsia"/>
              </w:rPr>
              <w:t xml:space="preserve">P2: Apakah </w:t>
            </w:r>
            <w:r>
              <w:rPr>
                <w:rFonts w:eastAsiaTheme="minorEastAsia"/>
                <w:i/>
              </w:rPr>
              <w:t xml:space="preserve">game </w:t>
            </w:r>
            <w:r>
              <w:rPr>
                <w:rFonts w:eastAsiaTheme="minorEastAsia"/>
              </w:rPr>
              <w:t>ini mudah digunakan?</w:t>
            </w:r>
          </w:p>
        </w:tc>
        <w:tc>
          <w:tcPr>
            <w:tcW w:w="0" w:type="auto"/>
            <w:tcBorders>
              <w:top w:val="nil"/>
              <w:left w:val="single" w:sz="8" w:space="0" w:color="auto"/>
              <w:bottom w:val="nil"/>
              <w:right w:val="single" w:sz="8" w:space="0" w:color="auto"/>
            </w:tcBorders>
            <w:vAlign w:val="center"/>
          </w:tcPr>
          <w:p w:rsidR="00F11FB1" w:rsidRDefault="00205984" w:rsidP="00F11FB1">
            <w:pPr>
              <w:spacing w:after="0"/>
              <w:ind w:firstLine="0"/>
              <w:jc w:val="left"/>
              <w:rPr>
                <w:rFonts w:eastAsiaTheme="minorEastAsia"/>
              </w:rPr>
            </w:pPr>
            <w:r>
              <w:rPr>
                <w:rFonts w:eastAsiaTheme="minorEastAsia"/>
              </w:rPr>
              <w:t>S: Setuju</w:t>
            </w: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3</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P3: Apakah bahasa yang digunakan mudah dimengerti?</w:t>
            </w:r>
          </w:p>
        </w:tc>
        <w:tc>
          <w:tcPr>
            <w:tcW w:w="0" w:type="auto"/>
            <w:tcBorders>
              <w:top w:val="nil"/>
              <w:left w:val="single" w:sz="8" w:space="0" w:color="auto"/>
              <w:bottom w:val="nil"/>
              <w:right w:val="single" w:sz="8" w:space="0" w:color="auto"/>
            </w:tcBorders>
            <w:vAlign w:val="center"/>
          </w:tcPr>
          <w:p w:rsidR="00F11FB1" w:rsidRDefault="00205984" w:rsidP="00F11FB1">
            <w:pPr>
              <w:spacing w:after="0"/>
              <w:ind w:firstLine="0"/>
              <w:jc w:val="left"/>
              <w:rPr>
                <w:rFonts w:eastAsiaTheme="minorEastAsia"/>
              </w:rPr>
            </w:pPr>
            <w:r>
              <w:rPr>
                <w:rFonts w:eastAsiaTheme="minorEastAsia"/>
              </w:rPr>
              <w:t>N: Netral</w:t>
            </w: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4</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P4: Pertanyaan dalam game dapat dikerjakan</w:t>
            </w:r>
          </w:p>
        </w:tc>
        <w:tc>
          <w:tcPr>
            <w:tcW w:w="0" w:type="auto"/>
            <w:tcBorders>
              <w:top w:val="nil"/>
              <w:left w:val="single" w:sz="8" w:space="0" w:color="auto"/>
              <w:bottom w:val="nil"/>
              <w:right w:val="single" w:sz="8" w:space="0" w:color="auto"/>
            </w:tcBorders>
            <w:vAlign w:val="center"/>
          </w:tcPr>
          <w:p w:rsidR="00F11FB1" w:rsidRDefault="00205984" w:rsidP="00F11FB1">
            <w:pPr>
              <w:spacing w:after="0"/>
              <w:ind w:firstLine="0"/>
              <w:jc w:val="left"/>
              <w:rPr>
                <w:rFonts w:eastAsiaTheme="minorEastAsia"/>
              </w:rPr>
            </w:pPr>
            <w:r>
              <w:rPr>
                <w:rFonts w:eastAsiaTheme="minorEastAsia"/>
              </w:rPr>
              <w:t>TS: Tidak setuju</w:t>
            </w: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5</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P5: Materi pembelajaran mudah dimengerti</w:t>
            </w:r>
          </w:p>
        </w:tc>
        <w:tc>
          <w:tcPr>
            <w:tcW w:w="0" w:type="auto"/>
            <w:tcBorders>
              <w:top w:val="nil"/>
              <w:left w:val="single" w:sz="8" w:space="0" w:color="auto"/>
              <w:bottom w:val="nil"/>
              <w:right w:val="single" w:sz="8" w:space="0" w:color="auto"/>
            </w:tcBorders>
            <w:vAlign w:val="center"/>
          </w:tcPr>
          <w:p w:rsidR="00F11FB1" w:rsidRDefault="00205984" w:rsidP="00F11FB1">
            <w:pPr>
              <w:spacing w:after="0"/>
              <w:ind w:firstLine="0"/>
              <w:jc w:val="left"/>
              <w:rPr>
                <w:rFonts w:eastAsiaTheme="minorEastAsia"/>
              </w:rPr>
            </w:pPr>
            <w:r>
              <w:rPr>
                <w:rFonts w:eastAsiaTheme="minorEastAsia"/>
              </w:rPr>
              <w:t>STS: Sangat tidak setuju</w:t>
            </w: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6</w:t>
            </w:r>
          </w:p>
        </w:tc>
        <w:tc>
          <w:tcPr>
            <w:tcW w:w="0" w:type="auto"/>
            <w:tcBorders>
              <w:top w:val="nil"/>
              <w:left w:val="single" w:sz="8" w:space="0" w:color="auto"/>
              <w:bottom w:val="nil"/>
              <w:right w:val="single" w:sz="8" w:space="0" w:color="auto"/>
            </w:tcBorders>
            <w:vAlign w:val="center"/>
          </w:tcPr>
          <w:p w:rsidR="00F11FB1" w:rsidRPr="00F11FB1" w:rsidRDefault="00F11FB1" w:rsidP="00F11FB1">
            <w:pPr>
              <w:spacing w:after="0"/>
              <w:ind w:firstLine="0"/>
              <w:jc w:val="left"/>
              <w:rPr>
                <w:rFonts w:eastAsiaTheme="minorEastAsia"/>
              </w:rPr>
            </w:pPr>
            <w:r>
              <w:rPr>
                <w:rFonts w:eastAsiaTheme="minorEastAsia"/>
              </w:rPr>
              <w:t xml:space="preserve">P6: Tampilan </w:t>
            </w:r>
            <w:r>
              <w:rPr>
                <w:rFonts w:eastAsiaTheme="minorEastAsia"/>
                <w:i/>
              </w:rPr>
              <w:t xml:space="preserve">game </w:t>
            </w:r>
            <w:r>
              <w:rPr>
                <w:rFonts w:eastAsiaTheme="minorEastAsia"/>
              </w:rPr>
              <w:t>tidak membosankan</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7</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P7: Game dapat membantu memahami materi pembelajaran</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8</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 xml:space="preserve">P8: </w:t>
            </w:r>
            <w:r w:rsidR="00205984">
              <w:rPr>
                <w:i/>
              </w:rPr>
              <w:t>Game</w:t>
            </w:r>
            <w:r w:rsidR="00205984">
              <w:t xml:space="preserve"> dapat meningkatkan minat belajar</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p>
        </w:tc>
      </w:tr>
      <w:tr w:rsidR="00EA37EB" w:rsidTr="00396E5D">
        <w:trPr>
          <w:trHeight w:val="397"/>
        </w:trPr>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r>
              <w:rPr>
                <w:rFonts w:eastAsiaTheme="minorEastAsia"/>
              </w:rPr>
              <w:t>9</w:t>
            </w:r>
          </w:p>
        </w:tc>
        <w:tc>
          <w:tcPr>
            <w:tcW w:w="0" w:type="auto"/>
            <w:tcBorders>
              <w:top w:val="nil"/>
              <w:left w:val="single" w:sz="8" w:space="0" w:color="auto"/>
              <w:bottom w:val="nil"/>
              <w:right w:val="single" w:sz="8" w:space="0" w:color="auto"/>
            </w:tcBorders>
            <w:vAlign w:val="center"/>
          </w:tcPr>
          <w:p w:rsidR="00F11FB1" w:rsidRDefault="00205984" w:rsidP="00F11FB1">
            <w:pPr>
              <w:spacing w:after="0"/>
              <w:ind w:firstLine="0"/>
              <w:jc w:val="left"/>
              <w:rPr>
                <w:rFonts w:eastAsiaTheme="minorEastAsia"/>
              </w:rPr>
            </w:pPr>
            <w:r>
              <w:rPr>
                <w:rFonts w:eastAsiaTheme="minorEastAsia"/>
              </w:rPr>
              <w:t xml:space="preserve">P9: </w:t>
            </w:r>
            <w:r>
              <w:t xml:space="preserve">Tombol dalam </w:t>
            </w:r>
            <w:r>
              <w:rPr>
                <w:i/>
              </w:rPr>
              <w:t>game</w:t>
            </w:r>
            <w:r>
              <w:t xml:space="preserve"> berfungsi dengan baik</w:t>
            </w:r>
          </w:p>
        </w:tc>
        <w:tc>
          <w:tcPr>
            <w:tcW w:w="0" w:type="auto"/>
            <w:tcBorders>
              <w:top w:val="nil"/>
              <w:left w:val="single" w:sz="8" w:space="0" w:color="auto"/>
              <w:bottom w:val="nil"/>
              <w:right w:val="single" w:sz="8" w:space="0" w:color="auto"/>
            </w:tcBorders>
            <w:vAlign w:val="center"/>
          </w:tcPr>
          <w:p w:rsidR="00F11FB1" w:rsidRDefault="00F11FB1" w:rsidP="00F11FB1">
            <w:pPr>
              <w:spacing w:after="0"/>
              <w:ind w:firstLine="0"/>
              <w:jc w:val="left"/>
              <w:rPr>
                <w:rFonts w:eastAsiaTheme="minorEastAsia"/>
              </w:rPr>
            </w:pPr>
          </w:p>
        </w:tc>
      </w:tr>
      <w:tr w:rsidR="00EA37EB" w:rsidTr="00396E5D">
        <w:trPr>
          <w:trHeight w:val="680"/>
        </w:trPr>
        <w:tc>
          <w:tcPr>
            <w:tcW w:w="0" w:type="auto"/>
            <w:tcBorders>
              <w:top w:val="nil"/>
              <w:left w:val="single" w:sz="8" w:space="0" w:color="auto"/>
              <w:bottom w:val="single" w:sz="8" w:space="0" w:color="auto"/>
              <w:right w:val="single" w:sz="8" w:space="0" w:color="auto"/>
            </w:tcBorders>
            <w:vAlign w:val="center"/>
          </w:tcPr>
          <w:p w:rsidR="00205984" w:rsidRDefault="00205984" w:rsidP="00F11FB1">
            <w:pPr>
              <w:spacing w:after="0"/>
              <w:ind w:firstLine="0"/>
              <w:jc w:val="left"/>
              <w:rPr>
                <w:rFonts w:eastAsiaTheme="minorEastAsia"/>
              </w:rPr>
            </w:pPr>
            <w:r>
              <w:rPr>
                <w:rFonts w:eastAsiaTheme="minorEastAsia"/>
              </w:rPr>
              <w:t>10</w:t>
            </w:r>
          </w:p>
        </w:tc>
        <w:tc>
          <w:tcPr>
            <w:tcW w:w="0" w:type="auto"/>
            <w:tcBorders>
              <w:top w:val="nil"/>
              <w:left w:val="single" w:sz="8" w:space="0" w:color="auto"/>
              <w:bottom w:val="single" w:sz="8" w:space="0" w:color="auto"/>
              <w:right w:val="single" w:sz="8" w:space="0" w:color="auto"/>
            </w:tcBorders>
            <w:vAlign w:val="center"/>
          </w:tcPr>
          <w:p w:rsidR="00205984" w:rsidRDefault="00205984" w:rsidP="00F11FB1">
            <w:pPr>
              <w:spacing w:after="0"/>
              <w:ind w:firstLine="0"/>
              <w:jc w:val="left"/>
              <w:rPr>
                <w:rFonts w:eastAsiaTheme="minorEastAsia"/>
              </w:rPr>
            </w:pPr>
            <w:r>
              <w:rPr>
                <w:rFonts w:eastAsiaTheme="minorEastAsia"/>
              </w:rPr>
              <w:t xml:space="preserve">P10: </w:t>
            </w:r>
            <w:r w:rsidRPr="00205984">
              <w:rPr>
                <w:rFonts w:eastAsiaTheme="minorEastAsia"/>
              </w:rPr>
              <w:t>Tombol dalam game dapat digunakan dengan mudah dan dimengerti</w:t>
            </w:r>
          </w:p>
        </w:tc>
        <w:tc>
          <w:tcPr>
            <w:tcW w:w="0" w:type="auto"/>
            <w:tcBorders>
              <w:top w:val="nil"/>
              <w:left w:val="single" w:sz="8" w:space="0" w:color="auto"/>
              <w:bottom w:val="single" w:sz="8" w:space="0" w:color="auto"/>
              <w:right w:val="single" w:sz="8" w:space="0" w:color="auto"/>
            </w:tcBorders>
            <w:vAlign w:val="center"/>
          </w:tcPr>
          <w:p w:rsidR="00205984" w:rsidRDefault="00205984" w:rsidP="00F11FB1">
            <w:pPr>
              <w:spacing w:after="0"/>
              <w:ind w:firstLine="0"/>
              <w:jc w:val="left"/>
              <w:rPr>
                <w:rFonts w:eastAsiaTheme="minorEastAsia"/>
              </w:rPr>
            </w:pPr>
          </w:p>
        </w:tc>
      </w:tr>
    </w:tbl>
    <w:p w:rsidR="00F11FB1" w:rsidRPr="00624D97" w:rsidRDefault="00F11FB1" w:rsidP="00F11FB1">
      <w:pPr>
        <w:ind w:firstLine="0"/>
        <w:jc w:val="center"/>
        <w:rPr>
          <w:rFonts w:eastAsiaTheme="minorEastAsia"/>
        </w:rPr>
      </w:pPr>
    </w:p>
    <w:p w:rsidR="00164971" w:rsidRDefault="00164971" w:rsidP="00EB7B46">
      <w:pPr>
        <w:pStyle w:val="Subjudul"/>
        <w:rPr>
          <w:rFonts w:eastAsiaTheme="minorEastAsia"/>
        </w:rPr>
      </w:pPr>
      <w:r>
        <w:rPr>
          <w:rFonts w:eastAsiaTheme="minorEastAsia"/>
        </w:rPr>
        <w:t>PENUTUP</w:t>
      </w:r>
    </w:p>
    <w:p w:rsidR="00EE0DE6" w:rsidRPr="00E90FB5" w:rsidRDefault="001D7BA4" w:rsidP="00A43CFE">
      <w:pPr>
        <w:ind w:left="284"/>
        <w:rPr>
          <w:rFonts w:eastAsiaTheme="minorEastAsia"/>
        </w:rPr>
      </w:pPr>
      <w:r>
        <w:rPr>
          <w:rFonts w:eastAsiaTheme="minorEastAsia"/>
        </w:rPr>
        <w:t>Berdasarkan penelitian yang telah dil</w:t>
      </w:r>
      <w:r w:rsidR="00E90FB5">
        <w:rPr>
          <w:rFonts w:eastAsiaTheme="minorEastAsia"/>
        </w:rPr>
        <w:t xml:space="preserve">akukan, dapat disimpulkan bahwa </w:t>
      </w:r>
      <w:r w:rsidR="00E90FB5">
        <w:rPr>
          <w:rFonts w:eastAsiaTheme="minorEastAsia"/>
          <w:i/>
        </w:rPr>
        <w:t xml:space="preserve">game </w:t>
      </w:r>
      <w:r w:rsidR="00E90FB5">
        <w:rPr>
          <w:rFonts w:eastAsiaTheme="minorEastAsia"/>
        </w:rPr>
        <w:t xml:space="preserve">edukasi </w:t>
      </w:r>
      <w:r w:rsidR="00A07961">
        <w:rPr>
          <w:rFonts w:eastAsiaTheme="minorEastAsia"/>
        </w:rPr>
        <w:t>pengenalan iklim dan cuaca</w:t>
      </w:r>
    </w:p>
    <w:p w:rsidR="001D7BA4" w:rsidRPr="00EE0DE6" w:rsidRDefault="001D7BA4" w:rsidP="00A43CFE">
      <w:pPr>
        <w:ind w:left="284"/>
        <w:rPr>
          <w:rFonts w:eastAsiaTheme="minorEastAsia"/>
        </w:rPr>
      </w:pPr>
    </w:p>
    <w:sectPr w:rsidR="001D7BA4" w:rsidRPr="00EE0DE6" w:rsidSect="00BD717A">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2D6B" w:rsidRDefault="00B92D6B" w:rsidP="00DD4FB8">
      <w:pPr>
        <w:spacing w:after="0" w:line="240" w:lineRule="auto"/>
      </w:pPr>
      <w:r>
        <w:separator/>
      </w:r>
    </w:p>
  </w:endnote>
  <w:endnote w:type="continuationSeparator" w:id="0">
    <w:p w:rsidR="00B92D6B" w:rsidRDefault="00B92D6B" w:rsidP="00DD4F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2D6B" w:rsidRDefault="00B92D6B" w:rsidP="00DD4FB8">
      <w:pPr>
        <w:spacing w:after="0" w:line="240" w:lineRule="auto"/>
      </w:pPr>
      <w:r>
        <w:separator/>
      </w:r>
    </w:p>
  </w:footnote>
  <w:footnote w:type="continuationSeparator" w:id="0">
    <w:p w:rsidR="00B92D6B" w:rsidRDefault="00B92D6B" w:rsidP="00DD4F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pStyle w:val="Subjudul3"/>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AC7145B"/>
    <w:multiLevelType w:val="hybridMultilevel"/>
    <w:tmpl w:val="6D1C3BF8"/>
    <w:lvl w:ilvl="0" w:tplc="0F5C7D62">
      <w:start w:val="1"/>
      <w:numFmt w:val="decimal"/>
      <w:pStyle w:val="Subjudu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8">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9">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0">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num>
  <w:num w:numId="3">
    <w:abstractNumId w:val="11"/>
  </w:num>
  <w:num w:numId="4">
    <w:abstractNumId w:val="6"/>
  </w:num>
  <w:num w:numId="5">
    <w:abstractNumId w:val="13"/>
  </w:num>
  <w:num w:numId="6">
    <w:abstractNumId w:val="2"/>
  </w:num>
  <w:num w:numId="7">
    <w:abstractNumId w:val="5"/>
  </w:num>
  <w:num w:numId="8">
    <w:abstractNumId w:val="7"/>
  </w:num>
  <w:num w:numId="9">
    <w:abstractNumId w:val="4"/>
  </w:num>
  <w:num w:numId="10">
    <w:abstractNumId w:val="9"/>
  </w:num>
  <w:num w:numId="11">
    <w:abstractNumId w:val="0"/>
  </w:num>
  <w:num w:numId="12">
    <w:abstractNumId w:val="8"/>
  </w:num>
  <w:num w:numId="13">
    <w:abstractNumId w:val="6"/>
    <w:lvlOverride w:ilvl="0">
      <w:startOverride w:val="1"/>
    </w:lvlOverride>
  </w:num>
  <w:num w:numId="14">
    <w:abstractNumId w:val="3"/>
  </w:num>
  <w:num w:numId="15">
    <w:abstractNumId w:val="1"/>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201C"/>
    <w:rsid w:val="00002DC5"/>
    <w:rsid w:val="00004074"/>
    <w:rsid w:val="00007F5C"/>
    <w:rsid w:val="00010EFB"/>
    <w:rsid w:val="00012EDC"/>
    <w:rsid w:val="00016CC3"/>
    <w:rsid w:val="00022865"/>
    <w:rsid w:val="00022B55"/>
    <w:rsid w:val="00023FBF"/>
    <w:rsid w:val="00026726"/>
    <w:rsid w:val="0002681C"/>
    <w:rsid w:val="000271E3"/>
    <w:rsid w:val="00031BFF"/>
    <w:rsid w:val="00031FD6"/>
    <w:rsid w:val="00036723"/>
    <w:rsid w:val="00037702"/>
    <w:rsid w:val="000413DD"/>
    <w:rsid w:val="00043216"/>
    <w:rsid w:val="0004427A"/>
    <w:rsid w:val="00044BE3"/>
    <w:rsid w:val="00045656"/>
    <w:rsid w:val="0004698C"/>
    <w:rsid w:val="00047559"/>
    <w:rsid w:val="000478F4"/>
    <w:rsid w:val="000506C0"/>
    <w:rsid w:val="00050C68"/>
    <w:rsid w:val="00051A2F"/>
    <w:rsid w:val="000533E6"/>
    <w:rsid w:val="000548EA"/>
    <w:rsid w:val="000550DA"/>
    <w:rsid w:val="000555D8"/>
    <w:rsid w:val="00055936"/>
    <w:rsid w:val="00060710"/>
    <w:rsid w:val="0006374C"/>
    <w:rsid w:val="00064031"/>
    <w:rsid w:val="000650C2"/>
    <w:rsid w:val="000651F3"/>
    <w:rsid w:val="00065B04"/>
    <w:rsid w:val="00066272"/>
    <w:rsid w:val="0007252C"/>
    <w:rsid w:val="00074FCC"/>
    <w:rsid w:val="000823CF"/>
    <w:rsid w:val="00084076"/>
    <w:rsid w:val="0008409B"/>
    <w:rsid w:val="00086164"/>
    <w:rsid w:val="00086285"/>
    <w:rsid w:val="00086B3D"/>
    <w:rsid w:val="00094A17"/>
    <w:rsid w:val="00097080"/>
    <w:rsid w:val="000A1FFF"/>
    <w:rsid w:val="000A44E4"/>
    <w:rsid w:val="000A497D"/>
    <w:rsid w:val="000A69E9"/>
    <w:rsid w:val="000A77F3"/>
    <w:rsid w:val="000A7BE7"/>
    <w:rsid w:val="000B0B02"/>
    <w:rsid w:val="000B2112"/>
    <w:rsid w:val="000B74C8"/>
    <w:rsid w:val="000C3775"/>
    <w:rsid w:val="000C3C86"/>
    <w:rsid w:val="000C3F49"/>
    <w:rsid w:val="000C4245"/>
    <w:rsid w:val="000C686C"/>
    <w:rsid w:val="000D0DA9"/>
    <w:rsid w:val="000D12D2"/>
    <w:rsid w:val="000D25F1"/>
    <w:rsid w:val="000D2EDF"/>
    <w:rsid w:val="000D3ADD"/>
    <w:rsid w:val="000D7347"/>
    <w:rsid w:val="000E0D40"/>
    <w:rsid w:val="000E2D38"/>
    <w:rsid w:val="000E3B41"/>
    <w:rsid w:val="000E4B7A"/>
    <w:rsid w:val="000E6205"/>
    <w:rsid w:val="000E6288"/>
    <w:rsid w:val="000F03A9"/>
    <w:rsid w:val="000F340D"/>
    <w:rsid w:val="000F52CE"/>
    <w:rsid w:val="000F5A6A"/>
    <w:rsid w:val="000F5A6E"/>
    <w:rsid w:val="000F7251"/>
    <w:rsid w:val="001002EB"/>
    <w:rsid w:val="00102BEC"/>
    <w:rsid w:val="00102F77"/>
    <w:rsid w:val="00103C9E"/>
    <w:rsid w:val="00103E11"/>
    <w:rsid w:val="00105D6C"/>
    <w:rsid w:val="001078DC"/>
    <w:rsid w:val="00107D3F"/>
    <w:rsid w:val="00111E2C"/>
    <w:rsid w:val="00112EE4"/>
    <w:rsid w:val="00113EF5"/>
    <w:rsid w:val="0011429A"/>
    <w:rsid w:val="00114316"/>
    <w:rsid w:val="0011489D"/>
    <w:rsid w:val="0011521E"/>
    <w:rsid w:val="001161B6"/>
    <w:rsid w:val="00116C2D"/>
    <w:rsid w:val="0012012F"/>
    <w:rsid w:val="00122D75"/>
    <w:rsid w:val="0012349A"/>
    <w:rsid w:val="001239BF"/>
    <w:rsid w:val="00123F43"/>
    <w:rsid w:val="00124237"/>
    <w:rsid w:val="00124460"/>
    <w:rsid w:val="00125020"/>
    <w:rsid w:val="00126CA4"/>
    <w:rsid w:val="00130F94"/>
    <w:rsid w:val="001331E0"/>
    <w:rsid w:val="001337A1"/>
    <w:rsid w:val="00133AE6"/>
    <w:rsid w:val="00135077"/>
    <w:rsid w:val="001353A6"/>
    <w:rsid w:val="00135485"/>
    <w:rsid w:val="001362A5"/>
    <w:rsid w:val="00141150"/>
    <w:rsid w:val="0014284D"/>
    <w:rsid w:val="00143A11"/>
    <w:rsid w:val="0015097C"/>
    <w:rsid w:val="00152F06"/>
    <w:rsid w:val="001534B4"/>
    <w:rsid w:val="00153F4A"/>
    <w:rsid w:val="00154905"/>
    <w:rsid w:val="00155AB0"/>
    <w:rsid w:val="0015719C"/>
    <w:rsid w:val="00157CE9"/>
    <w:rsid w:val="00160945"/>
    <w:rsid w:val="00160AE3"/>
    <w:rsid w:val="001625B0"/>
    <w:rsid w:val="0016347A"/>
    <w:rsid w:val="001642BE"/>
    <w:rsid w:val="00164971"/>
    <w:rsid w:val="00164DEC"/>
    <w:rsid w:val="00165E0A"/>
    <w:rsid w:val="00166E02"/>
    <w:rsid w:val="001673AB"/>
    <w:rsid w:val="00171CEF"/>
    <w:rsid w:val="0017225A"/>
    <w:rsid w:val="00172724"/>
    <w:rsid w:val="00173482"/>
    <w:rsid w:val="0017614A"/>
    <w:rsid w:val="00177553"/>
    <w:rsid w:val="00180AC8"/>
    <w:rsid w:val="00186E5C"/>
    <w:rsid w:val="00191E18"/>
    <w:rsid w:val="001943B4"/>
    <w:rsid w:val="00195FDE"/>
    <w:rsid w:val="0019738B"/>
    <w:rsid w:val="001A063B"/>
    <w:rsid w:val="001A17CF"/>
    <w:rsid w:val="001A2FAC"/>
    <w:rsid w:val="001A3F51"/>
    <w:rsid w:val="001A7986"/>
    <w:rsid w:val="001B0DE9"/>
    <w:rsid w:val="001B1432"/>
    <w:rsid w:val="001B417C"/>
    <w:rsid w:val="001B4C4D"/>
    <w:rsid w:val="001B505E"/>
    <w:rsid w:val="001B5AA6"/>
    <w:rsid w:val="001C18ED"/>
    <w:rsid w:val="001C3C5A"/>
    <w:rsid w:val="001C4123"/>
    <w:rsid w:val="001C6BF2"/>
    <w:rsid w:val="001C74DE"/>
    <w:rsid w:val="001C7A37"/>
    <w:rsid w:val="001D1832"/>
    <w:rsid w:val="001D4628"/>
    <w:rsid w:val="001D7BA4"/>
    <w:rsid w:val="001D7D6B"/>
    <w:rsid w:val="001E0DC3"/>
    <w:rsid w:val="001E1D17"/>
    <w:rsid w:val="001E1D65"/>
    <w:rsid w:val="001E2484"/>
    <w:rsid w:val="001E49E0"/>
    <w:rsid w:val="001E4D40"/>
    <w:rsid w:val="001E4FC4"/>
    <w:rsid w:val="001E5E0A"/>
    <w:rsid w:val="001E785D"/>
    <w:rsid w:val="001E7FA7"/>
    <w:rsid w:val="001F3589"/>
    <w:rsid w:val="001F36CC"/>
    <w:rsid w:val="001F4020"/>
    <w:rsid w:val="001F4B20"/>
    <w:rsid w:val="001F624F"/>
    <w:rsid w:val="001F699D"/>
    <w:rsid w:val="001F7925"/>
    <w:rsid w:val="00201175"/>
    <w:rsid w:val="002012F9"/>
    <w:rsid w:val="00201688"/>
    <w:rsid w:val="00201A6D"/>
    <w:rsid w:val="00201BAA"/>
    <w:rsid w:val="002034C1"/>
    <w:rsid w:val="00205984"/>
    <w:rsid w:val="00205B28"/>
    <w:rsid w:val="00207270"/>
    <w:rsid w:val="002075CE"/>
    <w:rsid w:val="002077FB"/>
    <w:rsid w:val="00210A5B"/>
    <w:rsid w:val="002110BD"/>
    <w:rsid w:val="0021334F"/>
    <w:rsid w:val="0021377B"/>
    <w:rsid w:val="002161BA"/>
    <w:rsid w:val="002166E1"/>
    <w:rsid w:val="00217F98"/>
    <w:rsid w:val="00220DCA"/>
    <w:rsid w:val="00220FDA"/>
    <w:rsid w:val="00221FCD"/>
    <w:rsid w:val="00222D05"/>
    <w:rsid w:val="00230012"/>
    <w:rsid w:val="0023117A"/>
    <w:rsid w:val="00232F90"/>
    <w:rsid w:val="002342BB"/>
    <w:rsid w:val="0023462A"/>
    <w:rsid w:val="0023539C"/>
    <w:rsid w:val="002421BC"/>
    <w:rsid w:val="0024256C"/>
    <w:rsid w:val="00244004"/>
    <w:rsid w:val="00245811"/>
    <w:rsid w:val="00245E10"/>
    <w:rsid w:val="00246ADA"/>
    <w:rsid w:val="002535CD"/>
    <w:rsid w:val="002551CF"/>
    <w:rsid w:val="0025778C"/>
    <w:rsid w:val="002603FD"/>
    <w:rsid w:val="00262494"/>
    <w:rsid w:val="002665C6"/>
    <w:rsid w:val="002707CA"/>
    <w:rsid w:val="00272309"/>
    <w:rsid w:val="00274B5B"/>
    <w:rsid w:val="0027554D"/>
    <w:rsid w:val="0027559A"/>
    <w:rsid w:val="00280360"/>
    <w:rsid w:val="00283A4E"/>
    <w:rsid w:val="00283C2C"/>
    <w:rsid w:val="00286C21"/>
    <w:rsid w:val="00287C83"/>
    <w:rsid w:val="0029409F"/>
    <w:rsid w:val="00294C18"/>
    <w:rsid w:val="002953A9"/>
    <w:rsid w:val="0029551C"/>
    <w:rsid w:val="0029744F"/>
    <w:rsid w:val="002A2998"/>
    <w:rsid w:val="002A6483"/>
    <w:rsid w:val="002A7161"/>
    <w:rsid w:val="002B499C"/>
    <w:rsid w:val="002B5CD1"/>
    <w:rsid w:val="002B6F20"/>
    <w:rsid w:val="002C13D3"/>
    <w:rsid w:val="002C1E2B"/>
    <w:rsid w:val="002C765F"/>
    <w:rsid w:val="002D1A87"/>
    <w:rsid w:val="002D2B76"/>
    <w:rsid w:val="002D2DCB"/>
    <w:rsid w:val="002D5B79"/>
    <w:rsid w:val="002E0327"/>
    <w:rsid w:val="002E0ED4"/>
    <w:rsid w:val="002E242B"/>
    <w:rsid w:val="002E2BB6"/>
    <w:rsid w:val="002E3633"/>
    <w:rsid w:val="002E384D"/>
    <w:rsid w:val="002E40BC"/>
    <w:rsid w:val="002E6CFB"/>
    <w:rsid w:val="002F033E"/>
    <w:rsid w:val="002F2CE0"/>
    <w:rsid w:val="002F61BD"/>
    <w:rsid w:val="002F7529"/>
    <w:rsid w:val="00300B4F"/>
    <w:rsid w:val="00300B58"/>
    <w:rsid w:val="00300F0F"/>
    <w:rsid w:val="00302938"/>
    <w:rsid w:val="00303FD0"/>
    <w:rsid w:val="003063CE"/>
    <w:rsid w:val="003067E7"/>
    <w:rsid w:val="00306DED"/>
    <w:rsid w:val="0030766C"/>
    <w:rsid w:val="00307F66"/>
    <w:rsid w:val="00310A4D"/>
    <w:rsid w:val="00311542"/>
    <w:rsid w:val="0031189B"/>
    <w:rsid w:val="00311D71"/>
    <w:rsid w:val="00317992"/>
    <w:rsid w:val="00320AD6"/>
    <w:rsid w:val="00320CFD"/>
    <w:rsid w:val="00321039"/>
    <w:rsid w:val="003220EA"/>
    <w:rsid w:val="0032732C"/>
    <w:rsid w:val="00327AC2"/>
    <w:rsid w:val="00332192"/>
    <w:rsid w:val="0033483E"/>
    <w:rsid w:val="00335136"/>
    <w:rsid w:val="0033543A"/>
    <w:rsid w:val="003358FD"/>
    <w:rsid w:val="003359AE"/>
    <w:rsid w:val="00337148"/>
    <w:rsid w:val="003371C8"/>
    <w:rsid w:val="0034186E"/>
    <w:rsid w:val="00341F3A"/>
    <w:rsid w:val="00342544"/>
    <w:rsid w:val="00342C5B"/>
    <w:rsid w:val="00343911"/>
    <w:rsid w:val="003444A2"/>
    <w:rsid w:val="003444E5"/>
    <w:rsid w:val="00346778"/>
    <w:rsid w:val="00346F6C"/>
    <w:rsid w:val="00346FB3"/>
    <w:rsid w:val="003517A8"/>
    <w:rsid w:val="00351C13"/>
    <w:rsid w:val="00352A34"/>
    <w:rsid w:val="0035326E"/>
    <w:rsid w:val="003535FE"/>
    <w:rsid w:val="00353F9B"/>
    <w:rsid w:val="00355ABA"/>
    <w:rsid w:val="003576BB"/>
    <w:rsid w:val="00357F14"/>
    <w:rsid w:val="0036039B"/>
    <w:rsid w:val="00361236"/>
    <w:rsid w:val="003621D9"/>
    <w:rsid w:val="003621EA"/>
    <w:rsid w:val="00362924"/>
    <w:rsid w:val="00364F87"/>
    <w:rsid w:val="00365345"/>
    <w:rsid w:val="00372756"/>
    <w:rsid w:val="003766EF"/>
    <w:rsid w:val="00377347"/>
    <w:rsid w:val="00381A01"/>
    <w:rsid w:val="00381DA9"/>
    <w:rsid w:val="00384504"/>
    <w:rsid w:val="00384AC3"/>
    <w:rsid w:val="003852AE"/>
    <w:rsid w:val="00385A99"/>
    <w:rsid w:val="00386AA6"/>
    <w:rsid w:val="00386F04"/>
    <w:rsid w:val="00390F86"/>
    <w:rsid w:val="003910C4"/>
    <w:rsid w:val="00394D70"/>
    <w:rsid w:val="00394F52"/>
    <w:rsid w:val="00395263"/>
    <w:rsid w:val="003952A4"/>
    <w:rsid w:val="00395F6E"/>
    <w:rsid w:val="00396E5D"/>
    <w:rsid w:val="003A181A"/>
    <w:rsid w:val="003A770E"/>
    <w:rsid w:val="003B0592"/>
    <w:rsid w:val="003B2D9D"/>
    <w:rsid w:val="003B30EA"/>
    <w:rsid w:val="003B3872"/>
    <w:rsid w:val="003B5800"/>
    <w:rsid w:val="003B5996"/>
    <w:rsid w:val="003B5B8D"/>
    <w:rsid w:val="003C07F0"/>
    <w:rsid w:val="003C0968"/>
    <w:rsid w:val="003C16C8"/>
    <w:rsid w:val="003C19A2"/>
    <w:rsid w:val="003C7047"/>
    <w:rsid w:val="003D19FE"/>
    <w:rsid w:val="003D2493"/>
    <w:rsid w:val="003D28C6"/>
    <w:rsid w:val="003D39B5"/>
    <w:rsid w:val="003D435B"/>
    <w:rsid w:val="003D46CF"/>
    <w:rsid w:val="003D57D0"/>
    <w:rsid w:val="003D720E"/>
    <w:rsid w:val="003E1495"/>
    <w:rsid w:val="003E1C40"/>
    <w:rsid w:val="003E21E9"/>
    <w:rsid w:val="003E248E"/>
    <w:rsid w:val="003E28D1"/>
    <w:rsid w:val="003E28E6"/>
    <w:rsid w:val="003E3C1B"/>
    <w:rsid w:val="003E65E5"/>
    <w:rsid w:val="003F0010"/>
    <w:rsid w:val="003F02A4"/>
    <w:rsid w:val="003F039F"/>
    <w:rsid w:val="003F11A2"/>
    <w:rsid w:val="003F1ED9"/>
    <w:rsid w:val="003F1F5D"/>
    <w:rsid w:val="003F22A9"/>
    <w:rsid w:val="003F312D"/>
    <w:rsid w:val="003F3B12"/>
    <w:rsid w:val="003F5D4B"/>
    <w:rsid w:val="003F60E3"/>
    <w:rsid w:val="004009D5"/>
    <w:rsid w:val="00401B2B"/>
    <w:rsid w:val="00401D35"/>
    <w:rsid w:val="0040249D"/>
    <w:rsid w:val="00402662"/>
    <w:rsid w:val="00405AF8"/>
    <w:rsid w:val="004064B7"/>
    <w:rsid w:val="0041026E"/>
    <w:rsid w:val="004117F6"/>
    <w:rsid w:val="00412C79"/>
    <w:rsid w:val="004132DD"/>
    <w:rsid w:val="004139F4"/>
    <w:rsid w:val="00413C1A"/>
    <w:rsid w:val="004172DB"/>
    <w:rsid w:val="00417652"/>
    <w:rsid w:val="00417D1D"/>
    <w:rsid w:val="00417FEE"/>
    <w:rsid w:val="0042081F"/>
    <w:rsid w:val="00422EB7"/>
    <w:rsid w:val="004232DE"/>
    <w:rsid w:val="00423D40"/>
    <w:rsid w:val="004300E9"/>
    <w:rsid w:val="00430BCC"/>
    <w:rsid w:val="00431E54"/>
    <w:rsid w:val="00436FB8"/>
    <w:rsid w:val="0043798F"/>
    <w:rsid w:val="004406CB"/>
    <w:rsid w:val="00441CE9"/>
    <w:rsid w:val="00443166"/>
    <w:rsid w:val="0044439E"/>
    <w:rsid w:val="0044458A"/>
    <w:rsid w:val="00447289"/>
    <w:rsid w:val="0044740D"/>
    <w:rsid w:val="004474D8"/>
    <w:rsid w:val="00450CF2"/>
    <w:rsid w:val="00454B50"/>
    <w:rsid w:val="0045553B"/>
    <w:rsid w:val="0045641E"/>
    <w:rsid w:val="00456DD5"/>
    <w:rsid w:val="0046038D"/>
    <w:rsid w:val="0046089B"/>
    <w:rsid w:val="00464F81"/>
    <w:rsid w:val="0046748B"/>
    <w:rsid w:val="004675F0"/>
    <w:rsid w:val="004707D9"/>
    <w:rsid w:val="00470C65"/>
    <w:rsid w:val="00471048"/>
    <w:rsid w:val="00471A16"/>
    <w:rsid w:val="00471FC8"/>
    <w:rsid w:val="0047297F"/>
    <w:rsid w:val="00475222"/>
    <w:rsid w:val="00481F3B"/>
    <w:rsid w:val="004821BC"/>
    <w:rsid w:val="00482F4C"/>
    <w:rsid w:val="00487A72"/>
    <w:rsid w:val="00490D89"/>
    <w:rsid w:val="00494F23"/>
    <w:rsid w:val="00495A94"/>
    <w:rsid w:val="004A17A6"/>
    <w:rsid w:val="004A23BB"/>
    <w:rsid w:val="004A2610"/>
    <w:rsid w:val="004A2800"/>
    <w:rsid w:val="004A3BEE"/>
    <w:rsid w:val="004A458F"/>
    <w:rsid w:val="004A4BF4"/>
    <w:rsid w:val="004A5D5A"/>
    <w:rsid w:val="004A712D"/>
    <w:rsid w:val="004B04C0"/>
    <w:rsid w:val="004B1656"/>
    <w:rsid w:val="004B2024"/>
    <w:rsid w:val="004B4B11"/>
    <w:rsid w:val="004B4EC3"/>
    <w:rsid w:val="004B4F61"/>
    <w:rsid w:val="004B7931"/>
    <w:rsid w:val="004C32B0"/>
    <w:rsid w:val="004C40A0"/>
    <w:rsid w:val="004C4E36"/>
    <w:rsid w:val="004C5B53"/>
    <w:rsid w:val="004C6134"/>
    <w:rsid w:val="004D0DB9"/>
    <w:rsid w:val="004D1549"/>
    <w:rsid w:val="004D6C62"/>
    <w:rsid w:val="004D734B"/>
    <w:rsid w:val="004D79F9"/>
    <w:rsid w:val="004E62BA"/>
    <w:rsid w:val="004F1414"/>
    <w:rsid w:val="004F1E90"/>
    <w:rsid w:val="004F1ECA"/>
    <w:rsid w:val="004F4C66"/>
    <w:rsid w:val="00501DA7"/>
    <w:rsid w:val="00501FBD"/>
    <w:rsid w:val="00503DAC"/>
    <w:rsid w:val="00507471"/>
    <w:rsid w:val="00507518"/>
    <w:rsid w:val="00507573"/>
    <w:rsid w:val="0051176B"/>
    <w:rsid w:val="00511A35"/>
    <w:rsid w:val="0051233A"/>
    <w:rsid w:val="00512872"/>
    <w:rsid w:val="00513DBF"/>
    <w:rsid w:val="00513F88"/>
    <w:rsid w:val="00514F17"/>
    <w:rsid w:val="00516030"/>
    <w:rsid w:val="00516142"/>
    <w:rsid w:val="00517EF8"/>
    <w:rsid w:val="005200B7"/>
    <w:rsid w:val="00520C55"/>
    <w:rsid w:val="00522896"/>
    <w:rsid w:val="00522983"/>
    <w:rsid w:val="005233F3"/>
    <w:rsid w:val="00524D34"/>
    <w:rsid w:val="005267F9"/>
    <w:rsid w:val="00526B0B"/>
    <w:rsid w:val="00527A4A"/>
    <w:rsid w:val="00527B9E"/>
    <w:rsid w:val="0053038B"/>
    <w:rsid w:val="00531976"/>
    <w:rsid w:val="00534D09"/>
    <w:rsid w:val="00536B8C"/>
    <w:rsid w:val="005372B7"/>
    <w:rsid w:val="00541AA1"/>
    <w:rsid w:val="005423D7"/>
    <w:rsid w:val="00542801"/>
    <w:rsid w:val="005443DD"/>
    <w:rsid w:val="005459ED"/>
    <w:rsid w:val="00547C47"/>
    <w:rsid w:val="00554588"/>
    <w:rsid w:val="00555253"/>
    <w:rsid w:val="0055609D"/>
    <w:rsid w:val="00560FB4"/>
    <w:rsid w:val="00561C06"/>
    <w:rsid w:val="00562EF6"/>
    <w:rsid w:val="00563F0C"/>
    <w:rsid w:val="00565643"/>
    <w:rsid w:val="00565A19"/>
    <w:rsid w:val="005677AF"/>
    <w:rsid w:val="00570CDF"/>
    <w:rsid w:val="005761DF"/>
    <w:rsid w:val="00576F25"/>
    <w:rsid w:val="005773F8"/>
    <w:rsid w:val="0057747B"/>
    <w:rsid w:val="005817C9"/>
    <w:rsid w:val="00582B56"/>
    <w:rsid w:val="005839F4"/>
    <w:rsid w:val="00583CE1"/>
    <w:rsid w:val="0058614B"/>
    <w:rsid w:val="00592515"/>
    <w:rsid w:val="00593BE2"/>
    <w:rsid w:val="00594F9B"/>
    <w:rsid w:val="005A20AC"/>
    <w:rsid w:val="005A43F0"/>
    <w:rsid w:val="005A5287"/>
    <w:rsid w:val="005A7937"/>
    <w:rsid w:val="005B14F2"/>
    <w:rsid w:val="005B1F47"/>
    <w:rsid w:val="005B6771"/>
    <w:rsid w:val="005B75EA"/>
    <w:rsid w:val="005B7D08"/>
    <w:rsid w:val="005C37C6"/>
    <w:rsid w:val="005C4AA7"/>
    <w:rsid w:val="005C4DB6"/>
    <w:rsid w:val="005C50A2"/>
    <w:rsid w:val="005C5E45"/>
    <w:rsid w:val="005C62C2"/>
    <w:rsid w:val="005D0522"/>
    <w:rsid w:val="005D0ADC"/>
    <w:rsid w:val="005D28CB"/>
    <w:rsid w:val="005D2E9F"/>
    <w:rsid w:val="005D35D2"/>
    <w:rsid w:val="005D4F7E"/>
    <w:rsid w:val="005D6EE1"/>
    <w:rsid w:val="005E2368"/>
    <w:rsid w:val="005E447D"/>
    <w:rsid w:val="005E6331"/>
    <w:rsid w:val="005E63A9"/>
    <w:rsid w:val="005E770C"/>
    <w:rsid w:val="005E7EA0"/>
    <w:rsid w:val="005F05AA"/>
    <w:rsid w:val="005F0A27"/>
    <w:rsid w:val="005F0D92"/>
    <w:rsid w:val="005F17C7"/>
    <w:rsid w:val="005F1C55"/>
    <w:rsid w:val="005F25E9"/>
    <w:rsid w:val="005F3007"/>
    <w:rsid w:val="005F5CD8"/>
    <w:rsid w:val="005F67B2"/>
    <w:rsid w:val="00600998"/>
    <w:rsid w:val="0060188D"/>
    <w:rsid w:val="00602696"/>
    <w:rsid w:val="006029C1"/>
    <w:rsid w:val="00602BBF"/>
    <w:rsid w:val="00602F21"/>
    <w:rsid w:val="00604448"/>
    <w:rsid w:val="00605AE7"/>
    <w:rsid w:val="00605DF3"/>
    <w:rsid w:val="00606A03"/>
    <w:rsid w:val="00606BE0"/>
    <w:rsid w:val="0061390F"/>
    <w:rsid w:val="00617BBA"/>
    <w:rsid w:val="00622291"/>
    <w:rsid w:val="006229FE"/>
    <w:rsid w:val="00624D97"/>
    <w:rsid w:val="00625453"/>
    <w:rsid w:val="00626886"/>
    <w:rsid w:val="00626B15"/>
    <w:rsid w:val="00626F6B"/>
    <w:rsid w:val="00626F8C"/>
    <w:rsid w:val="00630135"/>
    <w:rsid w:val="00630769"/>
    <w:rsid w:val="006335DB"/>
    <w:rsid w:val="00634198"/>
    <w:rsid w:val="00634412"/>
    <w:rsid w:val="00634EEC"/>
    <w:rsid w:val="006376CF"/>
    <w:rsid w:val="006400EF"/>
    <w:rsid w:val="00640B60"/>
    <w:rsid w:val="0064190F"/>
    <w:rsid w:val="00642AB9"/>
    <w:rsid w:val="00643E12"/>
    <w:rsid w:val="0064524D"/>
    <w:rsid w:val="006465C3"/>
    <w:rsid w:val="00650205"/>
    <w:rsid w:val="00651B27"/>
    <w:rsid w:val="006525B9"/>
    <w:rsid w:val="00653FE0"/>
    <w:rsid w:val="00655F9D"/>
    <w:rsid w:val="00660491"/>
    <w:rsid w:val="00660BAC"/>
    <w:rsid w:val="00661745"/>
    <w:rsid w:val="006620F8"/>
    <w:rsid w:val="0066222F"/>
    <w:rsid w:val="00663365"/>
    <w:rsid w:val="00664766"/>
    <w:rsid w:val="006656A3"/>
    <w:rsid w:val="00670250"/>
    <w:rsid w:val="00670B2F"/>
    <w:rsid w:val="00673B73"/>
    <w:rsid w:val="00676F5B"/>
    <w:rsid w:val="006772E1"/>
    <w:rsid w:val="00683436"/>
    <w:rsid w:val="00683750"/>
    <w:rsid w:val="00684888"/>
    <w:rsid w:val="00684EB1"/>
    <w:rsid w:val="00685CD6"/>
    <w:rsid w:val="006863D0"/>
    <w:rsid w:val="00686867"/>
    <w:rsid w:val="006929BA"/>
    <w:rsid w:val="00692E79"/>
    <w:rsid w:val="00694A5A"/>
    <w:rsid w:val="00694F36"/>
    <w:rsid w:val="00695850"/>
    <w:rsid w:val="0069596F"/>
    <w:rsid w:val="00695CD8"/>
    <w:rsid w:val="00696740"/>
    <w:rsid w:val="006A191B"/>
    <w:rsid w:val="006A2C94"/>
    <w:rsid w:val="006A2E10"/>
    <w:rsid w:val="006A4C0B"/>
    <w:rsid w:val="006A5FE2"/>
    <w:rsid w:val="006B0098"/>
    <w:rsid w:val="006B0148"/>
    <w:rsid w:val="006B0CE0"/>
    <w:rsid w:val="006B27CD"/>
    <w:rsid w:val="006B3930"/>
    <w:rsid w:val="006B3DE1"/>
    <w:rsid w:val="006B5054"/>
    <w:rsid w:val="006B5454"/>
    <w:rsid w:val="006C2633"/>
    <w:rsid w:val="006C44C8"/>
    <w:rsid w:val="006C49EE"/>
    <w:rsid w:val="006C4DFB"/>
    <w:rsid w:val="006C53AB"/>
    <w:rsid w:val="006C6411"/>
    <w:rsid w:val="006C65D3"/>
    <w:rsid w:val="006D021B"/>
    <w:rsid w:val="006D0387"/>
    <w:rsid w:val="006D11AB"/>
    <w:rsid w:val="006D2280"/>
    <w:rsid w:val="006D7A3C"/>
    <w:rsid w:val="006E02D5"/>
    <w:rsid w:val="006E1007"/>
    <w:rsid w:val="006E1284"/>
    <w:rsid w:val="006E4434"/>
    <w:rsid w:val="006E489A"/>
    <w:rsid w:val="006E76AF"/>
    <w:rsid w:val="006F1FE9"/>
    <w:rsid w:val="006F4EF1"/>
    <w:rsid w:val="006F72C9"/>
    <w:rsid w:val="00700139"/>
    <w:rsid w:val="00703887"/>
    <w:rsid w:val="00705493"/>
    <w:rsid w:val="00705CE9"/>
    <w:rsid w:val="00705F68"/>
    <w:rsid w:val="00706064"/>
    <w:rsid w:val="007078F6"/>
    <w:rsid w:val="00710454"/>
    <w:rsid w:val="007108C3"/>
    <w:rsid w:val="00710B1F"/>
    <w:rsid w:val="00710BB1"/>
    <w:rsid w:val="00712388"/>
    <w:rsid w:val="00716168"/>
    <w:rsid w:val="00716E7B"/>
    <w:rsid w:val="00723101"/>
    <w:rsid w:val="00725DBB"/>
    <w:rsid w:val="0072747C"/>
    <w:rsid w:val="00727837"/>
    <w:rsid w:val="00727AD6"/>
    <w:rsid w:val="00730DB0"/>
    <w:rsid w:val="007322C2"/>
    <w:rsid w:val="00732EE1"/>
    <w:rsid w:val="00733944"/>
    <w:rsid w:val="00733C77"/>
    <w:rsid w:val="007345DA"/>
    <w:rsid w:val="00734C48"/>
    <w:rsid w:val="007405DF"/>
    <w:rsid w:val="00740B26"/>
    <w:rsid w:val="00740EF1"/>
    <w:rsid w:val="00742697"/>
    <w:rsid w:val="007426C0"/>
    <w:rsid w:val="0074338B"/>
    <w:rsid w:val="007434D8"/>
    <w:rsid w:val="007452D0"/>
    <w:rsid w:val="007453E2"/>
    <w:rsid w:val="007454A2"/>
    <w:rsid w:val="0074570B"/>
    <w:rsid w:val="007552E1"/>
    <w:rsid w:val="0075582B"/>
    <w:rsid w:val="00756DA9"/>
    <w:rsid w:val="007605E1"/>
    <w:rsid w:val="007644E0"/>
    <w:rsid w:val="00764888"/>
    <w:rsid w:val="00764EB4"/>
    <w:rsid w:val="00765078"/>
    <w:rsid w:val="007668CB"/>
    <w:rsid w:val="00766964"/>
    <w:rsid w:val="0077389E"/>
    <w:rsid w:val="00774614"/>
    <w:rsid w:val="00776647"/>
    <w:rsid w:val="0077697F"/>
    <w:rsid w:val="00777DF1"/>
    <w:rsid w:val="00781EB3"/>
    <w:rsid w:val="00782E79"/>
    <w:rsid w:val="00783EE7"/>
    <w:rsid w:val="00784EBB"/>
    <w:rsid w:val="00786620"/>
    <w:rsid w:val="00786B0B"/>
    <w:rsid w:val="00786F6F"/>
    <w:rsid w:val="00790FD9"/>
    <w:rsid w:val="00791AE2"/>
    <w:rsid w:val="0079350E"/>
    <w:rsid w:val="00793E72"/>
    <w:rsid w:val="007949A7"/>
    <w:rsid w:val="00794A7F"/>
    <w:rsid w:val="00795C90"/>
    <w:rsid w:val="00796409"/>
    <w:rsid w:val="007971C6"/>
    <w:rsid w:val="007A0C04"/>
    <w:rsid w:val="007A2967"/>
    <w:rsid w:val="007A30D6"/>
    <w:rsid w:val="007A5A39"/>
    <w:rsid w:val="007A5B18"/>
    <w:rsid w:val="007B0732"/>
    <w:rsid w:val="007B298C"/>
    <w:rsid w:val="007B30CF"/>
    <w:rsid w:val="007B3A31"/>
    <w:rsid w:val="007B4F9A"/>
    <w:rsid w:val="007B75B4"/>
    <w:rsid w:val="007C08FD"/>
    <w:rsid w:val="007C397B"/>
    <w:rsid w:val="007C4352"/>
    <w:rsid w:val="007C4398"/>
    <w:rsid w:val="007C4B01"/>
    <w:rsid w:val="007C598E"/>
    <w:rsid w:val="007D1378"/>
    <w:rsid w:val="007D1546"/>
    <w:rsid w:val="007D6321"/>
    <w:rsid w:val="007D6741"/>
    <w:rsid w:val="007E5C87"/>
    <w:rsid w:val="007F048F"/>
    <w:rsid w:val="007F0730"/>
    <w:rsid w:val="007F1440"/>
    <w:rsid w:val="007F2171"/>
    <w:rsid w:val="007F2650"/>
    <w:rsid w:val="007F2EE4"/>
    <w:rsid w:val="007F4954"/>
    <w:rsid w:val="007F69E3"/>
    <w:rsid w:val="007F6E10"/>
    <w:rsid w:val="00802489"/>
    <w:rsid w:val="008068D5"/>
    <w:rsid w:val="008069AA"/>
    <w:rsid w:val="008123D2"/>
    <w:rsid w:val="0081277D"/>
    <w:rsid w:val="008148B2"/>
    <w:rsid w:val="00820DA5"/>
    <w:rsid w:val="00820FD5"/>
    <w:rsid w:val="0082146C"/>
    <w:rsid w:val="00821900"/>
    <w:rsid w:val="00821F9A"/>
    <w:rsid w:val="0082280A"/>
    <w:rsid w:val="008252C1"/>
    <w:rsid w:val="008253B1"/>
    <w:rsid w:val="00827A46"/>
    <w:rsid w:val="00827EE0"/>
    <w:rsid w:val="00832708"/>
    <w:rsid w:val="00835250"/>
    <w:rsid w:val="008354A1"/>
    <w:rsid w:val="008355BB"/>
    <w:rsid w:val="0084037C"/>
    <w:rsid w:val="008406F0"/>
    <w:rsid w:val="00840CDC"/>
    <w:rsid w:val="00840CF1"/>
    <w:rsid w:val="00843D1E"/>
    <w:rsid w:val="008441C9"/>
    <w:rsid w:val="00845148"/>
    <w:rsid w:val="0084726A"/>
    <w:rsid w:val="00852543"/>
    <w:rsid w:val="00852A7E"/>
    <w:rsid w:val="00853F38"/>
    <w:rsid w:val="008546B6"/>
    <w:rsid w:val="00854E0B"/>
    <w:rsid w:val="0085529C"/>
    <w:rsid w:val="008576EB"/>
    <w:rsid w:val="00857772"/>
    <w:rsid w:val="00861447"/>
    <w:rsid w:val="00862ADA"/>
    <w:rsid w:val="00865EE0"/>
    <w:rsid w:val="008672A9"/>
    <w:rsid w:val="00867D69"/>
    <w:rsid w:val="008713B8"/>
    <w:rsid w:val="00871E4B"/>
    <w:rsid w:val="008721C3"/>
    <w:rsid w:val="00872653"/>
    <w:rsid w:val="00872FF8"/>
    <w:rsid w:val="00881AC0"/>
    <w:rsid w:val="00881CC8"/>
    <w:rsid w:val="00882F41"/>
    <w:rsid w:val="00883855"/>
    <w:rsid w:val="008838C5"/>
    <w:rsid w:val="00883A82"/>
    <w:rsid w:val="00885332"/>
    <w:rsid w:val="00885F0D"/>
    <w:rsid w:val="00890C0C"/>
    <w:rsid w:val="0089179F"/>
    <w:rsid w:val="00891E27"/>
    <w:rsid w:val="00893AF2"/>
    <w:rsid w:val="008951B4"/>
    <w:rsid w:val="00896992"/>
    <w:rsid w:val="00897B80"/>
    <w:rsid w:val="008A1FE2"/>
    <w:rsid w:val="008A2990"/>
    <w:rsid w:val="008A4C55"/>
    <w:rsid w:val="008A4D41"/>
    <w:rsid w:val="008A5F51"/>
    <w:rsid w:val="008A61E7"/>
    <w:rsid w:val="008A645D"/>
    <w:rsid w:val="008B1F2C"/>
    <w:rsid w:val="008B2CBA"/>
    <w:rsid w:val="008B4797"/>
    <w:rsid w:val="008B6EA8"/>
    <w:rsid w:val="008B7C00"/>
    <w:rsid w:val="008C29DC"/>
    <w:rsid w:val="008C2B29"/>
    <w:rsid w:val="008C3658"/>
    <w:rsid w:val="008C7245"/>
    <w:rsid w:val="008C7C28"/>
    <w:rsid w:val="008D5364"/>
    <w:rsid w:val="008D567E"/>
    <w:rsid w:val="008D5867"/>
    <w:rsid w:val="008D66A3"/>
    <w:rsid w:val="008E6556"/>
    <w:rsid w:val="008E698C"/>
    <w:rsid w:val="008E77E5"/>
    <w:rsid w:val="008E78CF"/>
    <w:rsid w:val="008F0BD5"/>
    <w:rsid w:val="008F11B4"/>
    <w:rsid w:val="008F1922"/>
    <w:rsid w:val="008F1950"/>
    <w:rsid w:val="008F3138"/>
    <w:rsid w:val="008F35D2"/>
    <w:rsid w:val="00900311"/>
    <w:rsid w:val="00903D7F"/>
    <w:rsid w:val="009046B3"/>
    <w:rsid w:val="009073F0"/>
    <w:rsid w:val="0091075A"/>
    <w:rsid w:val="00913145"/>
    <w:rsid w:val="00916263"/>
    <w:rsid w:val="00920A6B"/>
    <w:rsid w:val="00920BFA"/>
    <w:rsid w:val="00922FD0"/>
    <w:rsid w:val="00923563"/>
    <w:rsid w:val="00923B20"/>
    <w:rsid w:val="00923C2A"/>
    <w:rsid w:val="00923E72"/>
    <w:rsid w:val="00930E0E"/>
    <w:rsid w:val="0093176B"/>
    <w:rsid w:val="0093203E"/>
    <w:rsid w:val="00933123"/>
    <w:rsid w:val="009369BB"/>
    <w:rsid w:val="0093721C"/>
    <w:rsid w:val="009404F8"/>
    <w:rsid w:val="00943F76"/>
    <w:rsid w:val="00944234"/>
    <w:rsid w:val="00945591"/>
    <w:rsid w:val="009461A8"/>
    <w:rsid w:val="0095225C"/>
    <w:rsid w:val="00953B41"/>
    <w:rsid w:val="00954318"/>
    <w:rsid w:val="00954890"/>
    <w:rsid w:val="00954D79"/>
    <w:rsid w:val="00955BE6"/>
    <w:rsid w:val="00956924"/>
    <w:rsid w:val="00956AB6"/>
    <w:rsid w:val="00964E60"/>
    <w:rsid w:val="00965B3A"/>
    <w:rsid w:val="00967484"/>
    <w:rsid w:val="0096751D"/>
    <w:rsid w:val="00967F34"/>
    <w:rsid w:val="00971CB0"/>
    <w:rsid w:val="0097267E"/>
    <w:rsid w:val="00974952"/>
    <w:rsid w:val="00974BB7"/>
    <w:rsid w:val="00975930"/>
    <w:rsid w:val="0097600C"/>
    <w:rsid w:val="0098070E"/>
    <w:rsid w:val="00981313"/>
    <w:rsid w:val="0098308F"/>
    <w:rsid w:val="009836D5"/>
    <w:rsid w:val="00983B0C"/>
    <w:rsid w:val="009859B8"/>
    <w:rsid w:val="0098682A"/>
    <w:rsid w:val="00986ECE"/>
    <w:rsid w:val="009871B4"/>
    <w:rsid w:val="00987FA1"/>
    <w:rsid w:val="00990DDE"/>
    <w:rsid w:val="009914E2"/>
    <w:rsid w:val="009915C8"/>
    <w:rsid w:val="00991D9D"/>
    <w:rsid w:val="00994CE2"/>
    <w:rsid w:val="009A01AD"/>
    <w:rsid w:val="009A23F0"/>
    <w:rsid w:val="009A39A2"/>
    <w:rsid w:val="009A7330"/>
    <w:rsid w:val="009B3718"/>
    <w:rsid w:val="009B386B"/>
    <w:rsid w:val="009B4DD5"/>
    <w:rsid w:val="009B5581"/>
    <w:rsid w:val="009B62A5"/>
    <w:rsid w:val="009B6BBC"/>
    <w:rsid w:val="009B6D9B"/>
    <w:rsid w:val="009B7111"/>
    <w:rsid w:val="009B753E"/>
    <w:rsid w:val="009C09D8"/>
    <w:rsid w:val="009C1055"/>
    <w:rsid w:val="009C6BD8"/>
    <w:rsid w:val="009C7037"/>
    <w:rsid w:val="009D05F0"/>
    <w:rsid w:val="009D0CF5"/>
    <w:rsid w:val="009D280F"/>
    <w:rsid w:val="009D2BF2"/>
    <w:rsid w:val="009D2E6C"/>
    <w:rsid w:val="009D4BEB"/>
    <w:rsid w:val="009D5C93"/>
    <w:rsid w:val="009D5EDB"/>
    <w:rsid w:val="009D7D33"/>
    <w:rsid w:val="009D7DC7"/>
    <w:rsid w:val="009E0801"/>
    <w:rsid w:val="009E1FD0"/>
    <w:rsid w:val="009E287E"/>
    <w:rsid w:val="009E3CAE"/>
    <w:rsid w:val="009E4BB2"/>
    <w:rsid w:val="009E637C"/>
    <w:rsid w:val="009E646E"/>
    <w:rsid w:val="009E69B5"/>
    <w:rsid w:val="009F2433"/>
    <w:rsid w:val="009F6505"/>
    <w:rsid w:val="009F67E3"/>
    <w:rsid w:val="009F6BE7"/>
    <w:rsid w:val="009F6FF7"/>
    <w:rsid w:val="00A00B0F"/>
    <w:rsid w:val="00A01C13"/>
    <w:rsid w:val="00A01EFD"/>
    <w:rsid w:val="00A02288"/>
    <w:rsid w:val="00A04464"/>
    <w:rsid w:val="00A069B9"/>
    <w:rsid w:val="00A07961"/>
    <w:rsid w:val="00A07A0B"/>
    <w:rsid w:val="00A102E2"/>
    <w:rsid w:val="00A1089C"/>
    <w:rsid w:val="00A117D6"/>
    <w:rsid w:val="00A13E60"/>
    <w:rsid w:val="00A14010"/>
    <w:rsid w:val="00A14391"/>
    <w:rsid w:val="00A1623C"/>
    <w:rsid w:val="00A1797A"/>
    <w:rsid w:val="00A207C1"/>
    <w:rsid w:val="00A218C1"/>
    <w:rsid w:val="00A23AFF"/>
    <w:rsid w:val="00A23C9F"/>
    <w:rsid w:val="00A23DFA"/>
    <w:rsid w:val="00A255CD"/>
    <w:rsid w:val="00A25E27"/>
    <w:rsid w:val="00A31307"/>
    <w:rsid w:val="00A3222D"/>
    <w:rsid w:val="00A34803"/>
    <w:rsid w:val="00A34CC2"/>
    <w:rsid w:val="00A36CAB"/>
    <w:rsid w:val="00A36D7C"/>
    <w:rsid w:val="00A40150"/>
    <w:rsid w:val="00A408ED"/>
    <w:rsid w:val="00A40A2B"/>
    <w:rsid w:val="00A40CAB"/>
    <w:rsid w:val="00A40D95"/>
    <w:rsid w:val="00A41A95"/>
    <w:rsid w:val="00A42511"/>
    <w:rsid w:val="00A43CFE"/>
    <w:rsid w:val="00A440A4"/>
    <w:rsid w:val="00A44527"/>
    <w:rsid w:val="00A460F7"/>
    <w:rsid w:val="00A4667A"/>
    <w:rsid w:val="00A46B14"/>
    <w:rsid w:val="00A47AC4"/>
    <w:rsid w:val="00A47FD9"/>
    <w:rsid w:val="00A53F23"/>
    <w:rsid w:val="00A53FEA"/>
    <w:rsid w:val="00A54BCF"/>
    <w:rsid w:val="00A56E69"/>
    <w:rsid w:val="00A62F31"/>
    <w:rsid w:val="00A62F3C"/>
    <w:rsid w:val="00A6466C"/>
    <w:rsid w:val="00A64F4A"/>
    <w:rsid w:val="00A65445"/>
    <w:rsid w:val="00A65548"/>
    <w:rsid w:val="00A65913"/>
    <w:rsid w:val="00A70C08"/>
    <w:rsid w:val="00A712FF"/>
    <w:rsid w:val="00A723F4"/>
    <w:rsid w:val="00A73DDF"/>
    <w:rsid w:val="00A75D1E"/>
    <w:rsid w:val="00A75EE6"/>
    <w:rsid w:val="00A818FD"/>
    <w:rsid w:val="00A81E95"/>
    <w:rsid w:val="00A83364"/>
    <w:rsid w:val="00A85E6C"/>
    <w:rsid w:val="00A86B21"/>
    <w:rsid w:val="00A86F55"/>
    <w:rsid w:val="00A87B1A"/>
    <w:rsid w:val="00A90758"/>
    <w:rsid w:val="00A908FC"/>
    <w:rsid w:val="00A90914"/>
    <w:rsid w:val="00A9096B"/>
    <w:rsid w:val="00A97247"/>
    <w:rsid w:val="00AA0F01"/>
    <w:rsid w:val="00AA1A0F"/>
    <w:rsid w:val="00AA2282"/>
    <w:rsid w:val="00AA465D"/>
    <w:rsid w:val="00AA4CA7"/>
    <w:rsid w:val="00AA6EF1"/>
    <w:rsid w:val="00AB067B"/>
    <w:rsid w:val="00AB076E"/>
    <w:rsid w:val="00AB1B77"/>
    <w:rsid w:val="00AB345D"/>
    <w:rsid w:val="00AB3669"/>
    <w:rsid w:val="00AB3695"/>
    <w:rsid w:val="00AB44BF"/>
    <w:rsid w:val="00AB4F3F"/>
    <w:rsid w:val="00AB5A84"/>
    <w:rsid w:val="00AB5D3D"/>
    <w:rsid w:val="00AC1ACD"/>
    <w:rsid w:val="00AC2007"/>
    <w:rsid w:val="00AC2838"/>
    <w:rsid w:val="00AC55E9"/>
    <w:rsid w:val="00AC6895"/>
    <w:rsid w:val="00AD05D6"/>
    <w:rsid w:val="00AD101C"/>
    <w:rsid w:val="00AD39CD"/>
    <w:rsid w:val="00AD42E1"/>
    <w:rsid w:val="00AD447B"/>
    <w:rsid w:val="00AD4A5A"/>
    <w:rsid w:val="00AD5782"/>
    <w:rsid w:val="00AD5AF7"/>
    <w:rsid w:val="00AD7542"/>
    <w:rsid w:val="00AE185F"/>
    <w:rsid w:val="00AE21C0"/>
    <w:rsid w:val="00AE2A27"/>
    <w:rsid w:val="00AE50C7"/>
    <w:rsid w:val="00AE57F3"/>
    <w:rsid w:val="00AF0DB6"/>
    <w:rsid w:val="00AF1787"/>
    <w:rsid w:val="00AF30D2"/>
    <w:rsid w:val="00AF69AB"/>
    <w:rsid w:val="00B001F0"/>
    <w:rsid w:val="00B0112A"/>
    <w:rsid w:val="00B016AC"/>
    <w:rsid w:val="00B028A0"/>
    <w:rsid w:val="00B029B8"/>
    <w:rsid w:val="00B068D4"/>
    <w:rsid w:val="00B1088E"/>
    <w:rsid w:val="00B10A31"/>
    <w:rsid w:val="00B12150"/>
    <w:rsid w:val="00B12904"/>
    <w:rsid w:val="00B14486"/>
    <w:rsid w:val="00B149B2"/>
    <w:rsid w:val="00B17A90"/>
    <w:rsid w:val="00B24951"/>
    <w:rsid w:val="00B24E2D"/>
    <w:rsid w:val="00B251BF"/>
    <w:rsid w:val="00B25E2B"/>
    <w:rsid w:val="00B3192F"/>
    <w:rsid w:val="00B31E77"/>
    <w:rsid w:val="00B323D9"/>
    <w:rsid w:val="00B329CA"/>
    <w:rsid w:val="00B32C35"/>
    <w:rsid w:val="00B35EF4"/>
    <w:rsid w:val="00B374EC"/>
    <w:rsid w:val="00B405B9"/>
    <w:rsid w:val="00B40F23"/>
    <w:rsid w:val="00B41508"/>
    <w:rsid w:val="00B4409D"/>
    <w:rsid w:val="00B44CE2"/>
    <w:rsid w:val="00B45C85"/>
    <w:rsid w:val="00B4646F"/>
    <w:rsid w:val="00B518FA"/>
    <w:rsid w:val="00B5227D"/>
    <w:rsid w:val="00B53B16"/>
    <w:rsid w:val="00B54C9E"/>
    <w:rsid w:val="00B55E9B"/>
    <w:rsid w:val="00B56207"/>
    <w:rsid w:val="00B60E8D"/>
    <w:rsid w:val="00B637EB"/>
    <w:rsid w:val="00B64F1D"/>
    <w:rsid w:val="00B65B52"/>
    <w:rsid w:val="00B65D55"/>
    <w:rsid w:val="00B67510"/>
    <w:rsid w:val="00B71C54"/>
    <w:rsid w:val="00B737C8"/>
    <w:rsid w:val="00B75702"/>
    <w:rsid w:val="00B777B0"/>
    <w:rsid w:val="00B81D3C"/>
    <w:rsid w:val="00B8402E"/>
    <w:rsid w:val="00B84820"/>
    <w:rsid w:val="00B851D1"/>
    <w:rsid w:val="00B87E8F"/>
    <w:rsid w:val="00B90319"/>
    <w:rsid w:val="00B92D6B"/>
    <w:rsid w:val="00B97BC6"/>
    <w:rsid w:val="00B97FBF"/>
    <w:rsid w:val="00BA01BF"/>
    <w:rsid w:val="00BA0264"/>
    <w:rsid w:val="00BA0DD7"/>
    <w:rsid w:val="00BA3F99"/>
    <w:rsid w:val="00BA79AC"/>
    <w:rsid w:val="00BA7FA6"/>
    <w:rsid w:val="00BB11E2"/>
    <w:rsid w:val="00BB12AF"/>
    <w:rsid w:val="00BB1984"/>
    <w:rsid w:val="00BB2C64"/>
    <w:rsid w:val="00BB2D24"/>
    <w:rsid w:val="00BB394F"/>
    <w:rsid w:val="00BB4225"/>
    <w:rsid w:val="00BB6A0B"/>
    <w:rsid w:val="00BB6F00"/>
    <w:rsid w:val="00BB7A9F"/>
    <w:rsid w:val="00BB7F90"/>
    <w:rsid w:val="00BC0B79"/>
    <w:rsid w:val="00BC0F53"/>
    <w:rsid w:val="00BC1E83"/>
    <w:rsid w:val="00BC3524"/>
    <w:rsid w:val="00BC4C7E"/>
    <w:rsid w:val="00BD05F3"/>
    <w:rsid w:val="00BD0C12"/>
    <w:rsid w:val="00BD470E"/>
    <w:rsid w:val="00BD50AA"/>
    <w:rsid w:val="00BD6556"/>
    <w:rsid w:val="00BD717A"/>
    <w:rsid w:val="00BE1117"/>
    <w:rsid w:val="00BE29D1"/>
    <w:rsid w:val="00BE4315"/>
    <w:rsid w:val="00BE5E97"/>
    <w:rsid w:val="00BF1FB8"/>
    <w:rsid w:val="00BF4F9B"/>
    <w:rsid w:val="00C01F61"/>
    <w:rsid w:val="00C0240C"/>
    <w:rsid w:val="00C04B0B"/>
    <w:rsid w:val="00C1036D"/>
    <w:rsid w:val="00C11329"/>
    <w:rsid w:val="00C147D4"/>
    <w:rsid w:val="00C14BB7"/>
    <w:rsid w:val="00C14C5B"/>
    <w:rsid w:val="00C15767"/>
    <w:rsid w:val="00C15C16"/>
    <w:rsid w:val="00C16666"/>
    <w:rsid w:val="00C22D60"/>
    <w:rsid w:val="00C23C7F"/>
    <w:rsid w:val="00C24EBA"/>
    <w:rsid w:val="00C27DD8"/>
    <w:rsid w:val="00C309B0"/>
    <w:rsid w:val="00C327BE"/>
    <w:rsid w:val="00C32FA1"/>
    <w:rsid w:val="00C3571D"/>
    <w:rsid w:val="00C37CF6"/>
    <w:rsid w:val="00C37ED7"/>
    <w:rsid w:val="00C42B67"/>
    <w:rsid w:val="00C4374F"/>
    <w:rsid w:val="00C44514"/>
    <w:rsid w:val="00C45A36"/>
    <w:rsid w:val="00C45B90"/>
    <w:rsid w:val="00C46A4F"/>
    <w:rsid w:val="00C570D9"/>
    <w:rsid w:val="00C62FC9"/>
    <w:rsid w:val="00C65D18"/>
    <w:rsid w:val="00C66DCE"/>
    <w:rsid w:val="00C66DFE"/>
    <w:rsid w:val="00C703A1"/>
    <w:rsid w:val="00C7093D"/>
    <w:rsid w:val="00C75795"/>
    <w:rsid w:val="00C75FFE"/>
    <w:rsid w:val="00C77B81"/>
    <w:rsid w:val="00C801B1"/>
    <w:rsid w:val="00C80E16"/>
    <w:rsid w:val="00C80EB0"/>
    <w:rsid w:val="00C82D61"/>
    <w:rsid w:val="00C82DFA"/>
    <w:rsid w:val="00C850B6"/>
    <w:rsid w:val="00C85EDC"/>
    <w:rsid w:val="00C867B0"/>
    <w:rsid w:val="00C87458"/>
    <w:rsid w:val="00C8787E"/>
    <w:rsid w:val="00C90295"/>
    <w:rsid w:val="00C91343"/>
    <w:rsid w:val="00C92BB6"/>
    <w:rsid w:val="00C92F10"/>
    <w:rsid w:val="00C96AFE"/>
    <w:rsid w:val="00C96F4C"/>
    <w:rsid w:val="00CA2A82"/>
    <w:rsid w:val="00CA3486"/>
    <w:rsid w:val="00CA3976"/>
    <w:rsid w:val="00CA4C0E"/>
    <w:rsid w:val="00CA7712"/>
    <w:rsid w:val="00CB36BD"/>
    <w:rsid w:val="00CB49FE"/>
    <w:rsid w:val="00CB59AB"/>
    <w:rsid w:val="00CB5D5A"/>
    <w:rsid w:val="00CB5F16"/>
    <w:rsid w:val="00CC08C9"/>
    <w:rsid w:val="00CC10F3"/>
    <w:rsid w:val="00CC1611"/>
    <w:rsid w:val="00CC1C3A"/>
    <w:rsid w:val="00CC4C4F"/>
    <w:rsid w:val="00CC5307"/>
    <w:rsid w:val="00CC54A9"/>
    <w:rsid w:val="00CD13E4"/>
    <w:rsid w:val="00CD4248"/>
    <w:rsid w:val="00CD7DBA"/>
    <w:rsid w:val="00CE3D8C"/>
    <w:rsid w:val="00CF1A8F"/>
    <w:rsid w:val="00CF27A5"/>
    <w:rsid w:val="00CF35C9"/>
    <w:rsid w:val="00CF3780"/>
    <w:rsid w:val="00CF49D7"/>
    <w:rsid w:val="00CF4A5B"/>
    <w:rsid w:val="00CF54A6"/>
    <w:rsid w:val="00CF54DA"/>
    <w:rsid w:val="00CF560D"/>
    <w:rsid w:val="00CF70CC"/>
    <w:rsid w:val="00CF7F60"/>
    <w:rsid w:val="00D00791"/>
    <w:rsid w:val="00D013FD"/>
    <w:rsid w:val="00D045D3"/>
    <w:rsid w:val="00D053DB"/>
    <w:rsid w:val="00D07173"/>
    <w:rsid w:val="00D0773F"/>
    <w:rsid w:val="00D1105F"/>
    <w:rsid w:val="00D1238A"/>
    <w:rsid w:val="00D12889"/>
    <w:rsid w:val="00D12B65"/>
    <w:rsid w:val="00D13355"/>
    <w:rsid w:val="00D14563"/>
    <w:rsid w:val="00D176C6"/>
    <w:rsid w:val="00D21CAD"/>
    <w:rsid w:val="00D23A45"/>
    <w:rsid w:val="00D23EDA"/>
    <w:rsid w:val="00D25357"/>
    <w:rsid w:val="00D25F80"/>
    <w:rsid w:val="00D2676E"/>
    <w:rsid w:val="00D26C3D"/>
    <w:rsid w:val="00D272BF"/>
    <w:rsid w:val="00D302C3"/>
    <w:rsid w:val="00D31E35"/>
    <w:rsid w:val="00D33BB6"/>
    <w:rsid w:val="00D34E13"/>
    <w:rsid w:val="00D37420"/>
    <w:rsid w:val="00D42618"/>
    <w:rsid w:val="00D42841"/>
    <w:rsid w:val="00D428E1"/>
    <w:rsid w:val="00D42E5D"/>
    <w:rsid w:val="00D43A88"/>
    <w:rsid w:val="00D476A3"/>
    <w:rsid w:val="00D50417"/>
    <w:rsid w:val="00D51338"/>
    <w:rsid w:val="00D52E7D"/>
    <w:rsid w:val="00D53C71"/>
    <w:rsid w:val="00D563FF"/>
    <w:rsid w:val="00D56C76"/>
    <w:rsid w:val="00D60035"/>
    <w:rsid w:val="00D611FF"/>
    <w:rsid w:val="00D62D87"/>
    <w:rsid w:val="00D63486"/>
    <w:rsid w:val="00D6503B"/>
    <w:rsid w:val="00D65D93"/>
    <w:rsid w:val="00D70613"/>
    <w:rsid w:val="00D70F42"/>
    <w:rsid w:val="00D71517"/>
    <w:rsid w:val="00D723B7"/>
    <w:rsid w:val="00D72486"/>
    <w:rsid w:val="00D72C75"/>
    <w:rsid w:val="00D72D34"/>
    <w:rsid w:val="00D72D6D"/>
    <w:rsid w:val="00D73DED"/>
    <w:rsid w:val="00D7470E"/>
    <w:rsid w:val="00D75244"/>
    <w:rsid w:val="00D75C6C"/>
    <w:rsid w:val="00D77668"/>
    <w:rsid w:val="00D80652"/>
    <w:rsid w:val="00D80D05"/>
    <w:rsid w:val="00D836B8"/>
    <w:rsid w:val="00D84647"/>
    <w:rsid w:val="00D8469D"/>
    <w:rsid w:val="00D85222"/>
    <w:rsid w:val="00D938A6"/>
    <w:rsid w:val="00D93CB8"/>
    <w:rsid w:val="00D946A0"/>
    <w:rsid w:val="00D9572C"/>
    <w:rsid w:val="00D97F1C"/>
    <w:rsid w:val="00DA3DD6"/>
    <w:rsid w:val="00DA5208"/>
    <w:rsid w:val="00DA5F1F"/>
    <w:rsid w:val="00DB0A70"/>
    <w:rsid w:val="00DB2AFD"/>
    <w:rsid w:val="00DB54DE"/>
    <w:rsid w:val="00DB68B7"/>
    <w:rsid w:val="00DB7859"/>
    <w:rsid w:val="00DB7FD1"/>
    <w:rsid w:val="00DC01BC"/>
    <w:rsid w:val="00DC10D7"/>
    <w:rsid w:val="00DC1E00"/>
    <w:rsid w:val="00DC5C0D"/>
    <w:rsid w:val="00DC71E9"/>
    <w:rsid w:val="00DD023A"/>
    <w:rsid w:val="00DD1C36"/>
    <w:rsid w:val="00DD29DF"/>
    <w:rsid w:val="00DD4A1F"/>
    <w:rsid w:val="00DD4FB8"/>
    <w:rsid w:val="00DE0B8E"/>
    <w:rsid w:val="00DE0BA2"/>
    <w:rsid w:val="00DE22E9"/>
    <w:rsid w:val="00DE2C3A"/>
    <w:rsid w:val="00DE306E"/>
    <w:rsid w:val="00DE3687"/>
    <w:rsid w:val="00DE671A"/>
    <w:rsid w:val="00DE6742"/>
    <w:rsid w:val="00DE6CD1"/>
    <w:rsid w:val="00DF049B"/>
    <w:rsid w:val="00DF078C"/>
    <w:rsid w:val="00DF0840"/>
    <w:rsid w:val="00DF0C49"/>
    <w:rsid w:val="00DF35C3"/>
    <w:rsid w:val="00DF3E03"/>
    <w:rsid w:val="00DF5FCE"/>
    <w:rsid w:val="00DF67C4"/>
    <w:rsid w:val="00DF7341"/>
    <w:rsid w:val="00DF7488"/>
    <w:rsid w:val="00E01012"/>
    <w:rsid w:val="00E0319D"/>
    <w:rsid w:val="00E0663C"/>
    <w:rsid w:val="00E0683D"/>
    <w:rsid w:val="00E070C6"/>
    <w:rsid w:val="00E079EB"/>
    <w:rsid w:val="00E1039D"/>
    <w:rsid w:val="00E12BE5"/>
    <w:rsid w:val="00E136B4"/>
    <w:rsid w:val="00E150CE"/>
    <w:rsid w:val="00E150D9"/>
    <w:rsid w:val="00E1629B"/>
    <w:rsid w:val="00E20B60"/>
    <w:rsid w:val="00E229B7"/>
    <w:rsid w:val="00E259D5"/>
    <w:rsid w:val="00E25A76"/>
    <w:rsid w:val="00E25CC5"/>
    <w:rsid w:val="00E309D0"/>
    <w:rsid w:val="00E31401"/>
    <w:rsid w:val="00E31712"/>
    <w:rsid w:val="00E31F4D"/>
    <w:rsid w:val="00E3251D"/>
    <w:rsid w:val="00E32922"/>
    <w:rsid w:val="00E34E6A"/>
    <w:rsid w:val="00E40C44"/>
    <w:rsid w:val="00E47B32"/>
    <w:rsid w:val="00E50F89"/>
    <w:rsid w:val="00E51F62"/>
    <w:rsid w:val="00E51FD1"/>
    <w:rsid w:val="00E55FAC"/>
    <w:rsid w:val="00E5779B"/>
    <w:rsid w:val="00E6123D"/>
    <w:rsid w:val="00E6562A"/>
    <w:rsid w:val="00E6728A"/>
    <w:rsid w:val="00E7034E"/>
    <w:rsid w:val="00E73C11"/>
    <w:rsid w:val="00E747CE"/>
    <w:rsid w:val="00E74F0B"/>
    <w:rsid w:val="00E75916"/>
    <w:rsid w:val="00E75ECE"/>
    <w:rsid w:val="00E76A07"/>
    <w:rsid w:val="00E82F3F"/>
    <w:rsid w:val="00E849BD"/>
    <w:rsid w:val="00E84C0A"/>
    <w:rsid w:val="00E85B5C"/>
    <w:rsid w:val="00E85F03"/>
    <w:rsid w:val="00E86187"/>
    <w:rsid w:val="00E87BF4"/>
    <w:rsid w:val="00E9024B"/>
    <w:rsid w:val="00E9072C"/>
    <w:rsid w:val="00E90FB5"/>
    <w:rsid w:val="00E916E9"/>
    <w:rsid w:val="00E927DC"/>
    <w:rsid w:val="00E95537"/>
    <w:rsid w:val="00E97225"/>
    <w:rsid w:val="00E975CB"/>
    <w:rsid w:val="00E97705"/>
    <w:rsid w:val="00E97AA8"/>
    <w:rsid w:val="00E97B2D"/>
    <w:rsid w:val="00EA1256"/>
    <w:rsid w:val="00EA37EB"/>
    <w:rsid w:val="00EA3BCB"/>
    <w:rsid w:val="00EA410A"/>
    <w:rsid w:val="00EA5374"/>
    <w:rsid w:val="00EA53C1"/>
    <w:rsid w:val="00EA741C"/>
    <w:rsid w:val="00EB007E"/>
    <w:rsid w:val="00EB372C"/>
    <w:rsid w:val="00EB3D42"/>
    <w:rsid w:val="00EB6A79"/>
    <w:rsid w:val="00EB7B46"/>
    <w:rsid w:val="00EB7C14"/>
    <w:rsid w:val="00EC0093"/>
    <w:rsid w:val="00EC109B"/>
    <w:rsid w:val="00EC2790"/>
    <w:rsid w:val="00EC2C05"/>
    <w:rsid w:val="00EC2CE6"/>
    <w:rsid w:val="00EC3F9C"/>
    <w:rsid w:val="00EC417E"/>
    <w:rsid w:val="00EC7494"/>
    <w:rsid w:val="00EC7775"/>
    <w:rsid w:val="00ED1B45"/>
    <w:rsid w:val="00ED40D5"/>
    <w:rsid w:val="00ED6B8F"/>
    <w:rsid w:val="00ED7AE0"/>
    <w:rsid w:val="00EE0DE6"/>
    <w:rsid w:val="00EE2105"/>
    <w:rsid w:val="00EE59B3"/>
    <w:rsid w:val="00EE65C1"/>
    <w:rsid w:val="00EE6AC6"/>
    <w:rsid w:val="00EE6BAA"/>
    <w:rsid w:val="00EF0256"/>
    <w:rsid w:val="00EF119F"/>
    <w:rsid w:val="00EF13B2"/>
    <w:rsid w:val="00EF2607"/>
    <w:rsid w:val="00EF56E9"/>
    <w:rsid w:val="00F04A84"/>
    <w:rsid w:val="00F0697C"/>
    <w:rsid w:val="00F069DF"/>
    <w:rsid w:val="00F11541"/>
    <w:rsid w:val="00F11FB1"/>
    <w:rsid w:val="00F1233A"/>
    <w:rsid w:val="00F15044"/>
    <w:rsid w:val="00F1542F"/>
    <w:rsid w:val="00F20366"/>
    <w:rsid w:val="00F2142B"/>
    <w:rsid w:val="00F222F4"/>
    <w:rsid w:val="00F230A8"/>
    <w:rsid w:val="00F342BB"/>
    <w:rsid w:val="00F40750"/>
    <w:rsid w:val="00F416C3"/>
    <w:rsid w:val="00F4268E"/>
    <w:rsid w:val="00F42A59"/>
    <w:rsid w:val="00F434FC"/>
    <w:rsid w:val="00F44081"/>
    <w:rsid w:val="00F45018"/>
    <w:rsid w:val="00F451F1"/>
    <w:rsid w:val="00F46EE0"/>
    <w:rsid w:val="00F47655"/>
    <w:rsid w:val="00F5196D"/>
    <w:rsid w:val="00F526C2"/>
    <w:rsid w:val="00F527F8"/>
    <w:rsid w:val="00F53610"/>
    <w:rsid w:val="00F55966"/>
    <w:rsid w:val="00F55EBA"/>
    <w:rsid w:val="00F62263"/>
    <w:rsid w:val="00F634D8"/>
    <w:rsid w:val="00F64181"/>
    <w:rsid w:val="00F64768"/>
    <w:rsid w:val="00F64F91"/>
    <w:rsid w:val="00F65730"/>
    <w:rsid w:val="00F67965"/>
    <w:rsid w:val="00F67CB9"/>
    <w:rsid w:val="00F70365"/>
    <w:rsid w:val="00F703AD"/>
    <w:rsid w:val="00F716EB"/>
    <w:rsid w:val="00F732D8"/>
    <w:rsid w:val="00F73C8C"/>
    <w:rsid w:val="00F776C4"/>
    <w:rsid w:val="00F77BAD"/>
    <w:rsid w:val="00F80970"/>
    <w:rsid w:val="00F81324"/>
    <w:rsid w:val="00F8206E"/>
    <w:rsid w:val="00F82BC2"/>
    <w:rsid w:val="00F8347A"/>
    <w:rsid w:val="00F85444"/>
    <w:rsid w:val="00F8654D"/>
    <w:rsid w:val="00F86663"/>
    <w:rsid w:val="00F868B9"/>
    <w:rsid w:val="00F86E8E"/>
    <w:rsid w:val="00F86EEA"/>
    <w:rsid w:val="00F9002E"/>
    <w:rsid w:val="00F90740"/>
    <w:rsid w:val="00F968C7"/>
    <w:rsid w:val="00FA71D2"/>
    <w:rsid w:val="00FB1092"/>
    <w:rsid w:val="00FB10DF"/>
    <w:rsid w:val="00FB56C7"/>
    <w:rsid w:val="00FC0B03"/>
    <w:rsid w:val="00FC1AE8"/>
    <w:rsid w:val="00FC6AA3"/>
    <w:rsid w:val="00FD099E"/>
    <w:rsid w:val="00FD1D53"/>
    <w:rsid w:val="00FD3514"/>
    <w:rsid w:val="00FD3A34"/>
    <w:rsid w:val="00FD5475"/>
    <w:rsid w:val="00FD6BC5"/>
    <w:rsid w:val="00FD6EF2"/>
    <w:rsid w:val="00FE0725"/>
    <w:rsid w:val="00FE0856"/>
    <w:rsid w:val="00FE2060"/>
    <w:rsid w:val="00FE338C"/>
    <w:rsid w:val="00FE3586"/>
    <w:rsid w:val="00FE398C"/>
    <w:rsid w:val="00FE3FF8"/>
    <w:rsid w:val="00FE409D"/>
    <w:rsid w:val="00FE4A48"/>
    <w:rsid w:val="00FE5E31"/>
    <w:rsid w:val="00FF6F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77B81"/>
    <w:pPr>
      <w:spacing w:after="120"/>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spacing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8A645D"/>
    <w:pPr>
      <w:numPr>
        <w:numId w:val="4"/>
      </w:numPr>
      <w:spacing w:after="120"/>
      <w:ind w:left="284" w:hanging="284"/>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judul3">
    <w:name w:val="Sub judul 3"/>
    <w:basedOn w:val="ListParagraph"/>
    <w:qFormat/>
    <w:rsid w:val="00820DA5"/>
    <w:pPr>
      <w:numPr>
        <w:numId w:val="6"/>
      </w:numPr>
      <w:ind w:left="1276" w:hanging="709"/>
    </w:pPr>
    <w:rPr>
      <w:b/>
    </w:r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basedOn w:val="Heading2subjudul"/>
    <w:link w:val="subjudul1Char"/>
    <w:qFormat/>
    <w:rsid w:val="00BB6A0B"/>
    <w:pPr>
      <w:ind w:hanging="436"/>
    </w:p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BB6A0B"/>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g"/><Relationship Id="rId18" Type="http://schemas.openxmlformats.org/officeDocument/2006/relationships/image" Target="media/image10.jpg"/><Relationship Id="rId26" Type="http://schemas.openxmlformats.org/officeDocument/2006/relationships/image" Target="media/image18.png"/><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jp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jpg"/><Relationship Id="rId17" Type="http://schemas.openxmlformats.org/officeDocument/2006/relationships/image" Target="media/image9.jp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8.jpg"/><Relationship Id="rId20" Type="http://schemas.openxmlformats.org/officeDocument/2006/relationships/image" Target="media/image12.jp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jp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image" Target="media/image6.jpg"/><Relationship Id="rId22" Type="http://schemas.openxmlformats.org/officeDocument/2006/relationships/image" Target="media/image14.jp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7</c:v>
                </c:pt>
                <c:pt idx="1">
                  <c:v>0.84</c:v>
                </c:pt>
                <c:pt idx="2">
                  <c:v>0.92</c:v>
                </c:pt>
                <c:pt idx="3">
                  <c:v>0.92</c:v>
                </c:pt>
                <c:pt idx="4">
                  <c:v>0.87</c:v>
                </c:pt>
                <c:pt idx="5">
                  <c:v>0.95</c:v>
                </c:pt>
                <c:pt idx="6">
                  <c:v>0.91</c:v>
                </c:pt>
                <c:pt idx="7">
                  <c:v>0.92</c:v>
                </c:pt>
                <c:pt idx="8">
                  <c:v>0.89</c:v>
                </c:pt>
                <c:pt idx="9">
                  <c:v>0.89</c:v>
                </c:pt>
              </c:numCache>
            </c:numRef>
          </c:val>
        </c:ser>
        <c:dLbls>
          <c:showLegendKey val="0"/>
          <c:showVal val="0"/>
          <c:showCatName val="0"/>
          <c:showSerName val="0"/>
          <c:showPercent val="0"/>
          <c:showBubbleSize val="0"/>
        </c:dLbls>
        <c:gapWidth val="150"/>
        <c:axId val="187281792"/>
        <c:axId val="187283328"/>
      </c:barChart>
      <c:catAx>
        <c:axId val="187281792"/>
        <c:scaling>
          <c:orientation val="minMax"/>
        </c:scaling>
        <c:delete val="0"/>
        <c:axPos val="b"/>
        <c:majorTickMark val="out"/>
        <c:minorTickMark val="none"/>
        <c:tickLblPos val="nextTo"/>
        <c:crossAx val="187283328"/>
        <c:crosses val="autoZero"/>
        <c:auto val="1"/>
        <c:lblAlgn val="ctr"/>
        <c:lblOffset val="100"/>
        <c:noMultiLvlLbl val="0"/>
      </c:catAx>
      <c:valAx>
        <c:axId val="187283328"/>
        <c:scaling>
          <c:orientation val="minMax"/>
        </c:scaling>
        <c:delete val="0"/>
        <c:axPos val="l"/>
        <c:majorGridlines/>
        <c:numFmt formatCode="0%" sourceLinked="1"/>
        <c:majorTickMark val="out"/>
        <c:minorTickMark val="none"/>
        <c:tickLblPos val="nextTo"/>
        <c:crossAx val="187281792"/>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8AC3D9-DC5D-4814-9309-9DBE9C9EC8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45</TotalTime>
  <Pages>15</Pages>
  <Words>3118</Words>
  <Characters>17776</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08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976</cp:revision>
  <dcterms:created xsi:type="dcterms:W3CDTF">2019-03-26T09:24:00Z</dcterms:created>
  <dcterms:modified xsi:type="dcterms:W3CDTF">2019-10-15T0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